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61A905B5" w:rsidR="00E32EF3" w:rsidRPr="00E32EF3" w:rsidRDefault="00E32EF3" w:rsidP="00E32EF3">
      <w:r>
        <w:t xml:space="preserve">Erin </w:t>
      </w:r>
      <w:r w:rsidR="00736644">
        <w:t xml:space="preserve">J. </w:t>
      </w:r>
      <w:r>
        <w:t>Stephenson, Innocence Har</w:t>
      </w:r>
      <w:r w:rsidR="0050751B">
        <w:t xml:space="preserve">vey, Binbin Lu, </w:t>
      </w:r>
      <w:r w:rsidR="00496EF3">
        <w:t>JeAnna</w:t>
      </w:r>
      <w:r w:rsidR="003669B1">
        <w:t xml:space="preserve"> R.</w:t>
      </w:r>
      <w:r w:rsidR="00496EF3">
        <w:t xml:space="preserve">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rsidR="00B55111">
        <w:t>Alan Cheng,</w:t>
      </w:r>
      <w:r>
        <w:t xml:space="preserve"> Alan R. Saltiel</w:t>
      </w:r>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5F924E1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CD1EC4">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82B61">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5,6]", "plainTextFormattedCitation" : "[5,6]", "previouslyFormattedCitation" : "[5,6]" }, "properties" : { "noteIndex" : 0 }, "schema" : "https://github.com/citation-style-language/schema/raw/master/csl-citation.json" }</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D7FEBBD"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921CEC">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921CEC">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 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921CEC">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2", "issued" : { "date-parts" : [ [ "2015", "4", "13"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82B61">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15]", "plainTextFormattedCitation" : "[8,15]", "previouslyFormattedCitation" : "[8,15]" }, "properties" : { "noteIndex" : 0 }, "schema" : "https://github.com/citation-style-language/schema/raw/master/csl-citation.json" }</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4BF2955B"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82B61">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17]", "plainTextFormattedCitation" : "[16,17]", "previouslyFormattedCitation" : "[16,17]" }, "properties" : { "noteIndex" : 0 }, "schema" : "https://github.com/citation-style-language/schema/raw/master/csl-citation.json" }</w:instrText>
      </w:r>
      <w:r w:rsidR="00403E87">
        <w:fldChar w:fldCharType="separate"/>
      </w:r>
      <w:r w:rsidR="00921CEC" w:rsidRPr="00921CEC">
        <w:rPr>
          <w:noProof/>
        </w:rPr>
        <w:t>[16,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82B61">
        <w:instrText>ADDIN CSL_CITATION { "citationItems" : [ { "id" : "ITEM-1", "itemData" : { "DOI" : "10.1016/j.cmet.2008.10.002", "ISBN" : "1550-4131",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 "non-dropping-particle" : "", "parse-names" : false, "suffix" : "" }, { "dropping-particle" : "", "family" : "R\u00fcegg", "given" : "Markus\u00a0A.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5aefb0e4-b913-4672-97b1-4683153bbf3a"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u00a0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19]", "plainTextFormattedCitation" : "[18,19]", "previouslyFormattedCitation" : "[18,19]" }, "properties" : { "noteIndex" : 0 }, "schema" : "https://github.com/citation-style-language/schema/raw/master/csl-citation.json" }</w:instrText>
      </w:r>
      <w:r w:rsidR="00403E87">
        <w:fldChar w:fldCharType="separate"/>
      </w:r>
      <w:r w:rsidR="00921CEC" w:rsidRPr="00921CEC">
        <w:rPr>
          <w:noProof/>
        </w:rPr>
        <w:t>[18,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0\u201322]", "plainTextFormattedCitation" : "[20\u201322]", "previouslyFormattedCitation" : "[20\u201322]" }, "properties" : { "noteIndex" : 0 }, "schema" : "https://github.com/citation-style-language/schema/raw/master/csl-citation.json" }</w:instrText>
      </w:r>
      <w:r w:rsidR="00403E87">
        <w:fldChar w:fldCharType="separate"/>
      </w:r>
      <w:r w:rsidR="00926840" w:rsidRPr="00926840">
        <w:rPr>
          <w:noProof/>
        </w:rPr>
        <w:t>[20–22]</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CD1EC4">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3\u201325]", "plainTextFormattedCitation" : "[23\u201325]", "previouslyFormattedCitation" : "[23\u201325]" }, "properties" : { "noteIndex" : 0 }, "schema" : "https://github.com/citation-style-language/schema/raw/master/csl-citation.json" }</w:instrText>
      </w:r>
      <w:r w:rsidR="00AC73D9">
        <w:fldChar w:fldCharType="separate"/>
      </w:r>
      <w:r w:rsidR="00926840" w:rsidRPr="00926840">
        <w:rPr>
          <w:noProof/>
        </w:rPr>
        <w:t>[23–25]</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82B61">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83e5a15f-a5a6-46b8-8791-8fd7577d1bf6"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23fe9060-ceed-4dcf-a618-7a87c7fab866" ] } ], "mendeley" : { "formattedCitation" : "[26,27]", "plainTextFormattedCitation" : "[26,27]", "previouslyFormattedCitation" : "[26,27]" }, "properties" : { "noteIndex" : 0 }, "schema" : "https://github.com/citation-style-language/schema/raw/master/csl-citation.json" }</w:instrText>
      </w:r>
      <w:r w:rsidR="009010AA">
        <w:fldChar w:fldCharType="separate"/>
      </w:r>
      <w:r w:rsidR="00921CEC" w:rsidRPr="00921CEC">
        <w:rPr>
          <w:noProof/>
        </w:rPr>
        <w:t>[26,27]</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1"/>
      <w:r w:rsidR="00B80ABE">
        <w:t>Harlan Teklad</w:t>
      </w:r>
      <w:commentRangeEnd w:id="1"/>
      <w:r w:rsidR="00B80ABE">
        <w:rPr>
          <w:rStyle w:val="CommentReference"/>
        </w:rPr>
        <w:commentReference w:id="1"/>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2"/>
      <w:r w:rsidR="00AC7808">
        <w:t>D1492</w:t>
      </w:r>
      <w:commentRangeEnd w:id="2"/>
      <w:r w:rsidR="00AC7808">
        <w:rPr>
          <w:rStyle w:val="CommentReference"/>
        </w:rPr>
        <w:commentReference w:id="2"/>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2331716" w14:textId="2AF5AD0C" w:rsidR="00E55F38" w:rsidRDefault="0039667E" w:rsidP="0052183D">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r w:rsidR="00BA3BA0">
        <w:rPr>
          <w:bCs/>
        </w:rPr>
        <w:t xml:space="preserve">  </w:t>
      </w:r>
      <w:commentRangeStart w:id="3"/>
      <w:r w:rsidR="00BA3BA0">
        <w:rPr>
          <w:bCs/>
        </w:rPr>
        <w:t>Heart and muscle weights were determined by</w:t>
      </w:r>
      <w:commentRangeEnd w:id="3"/>
      <w:r w:rsidR="00BA3BA0">
        <w:rPr>
          <w:rStyle w:val="CommentReference"/>
        </w:rPr>
        <w:commentReference w:id="3"/>
      </w:r>
    </w:p>
    <w:p w14:paraId="50A5FCCB" w14:textId="77777777" w:rsidR="00E55F38" w:rsidRDefault="00E55F38" w:rsidP="0052183D"/>
    <w:p w14:paraId="06355B24" w14:textId="5D0980FB"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921CEC">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u00a0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A guide to analysis of mouse energy metabolism - Tsch\u00f6p, Matthias H; Speakman, John R; Arch, Jonathan R S; Auwerx, Johan; Br\u00fcning, Jens C; Chan, Lawrence; Eckel, Robert H; Farese, Robert V; Galgani, Jose E; Hambly, Catherine; Herman, Mark a; Horvath, Tamas\u00a0L.; Kahn, Barbara B.; Kozma, Sara C; Maratos-Flier, Eleftheria; M\u00fcller, Timo D; M\u00fcnzberg, Heike; Pfluger, Paul T; Plum, Leona; Reitman, Marc L.; Rahmouni, Kamal; Shulman, Gerald I.; Thomas, George; Kahn, C Ronald; Ravussin, Eric)\n\n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b6d88b72-7ec3-4e7a-9e81-be45ddf542bb" ] } ], "mendeley" : { "formattedCitation" : "[28]", "plainTextFormattedCitation" : "[28]", "previouslyFormattedCitation" : "[28]" }, "properties" : { "noteIndex" : 0 }, "schema" : "https://github.com/citation-style-language/schema/raw/master/csl-citation.json" }</w:instrText>
      </w:r>
      <w:r w:rsidR="002A7B4B">
        <w:fldChar w:fldCharType="separate"/>
      </w:r>
      <w:r w:rsidR="00926840" w:rsidRPr="00926840">
        <w:rPr>
          <w:noProof/>
        </w:rPr>
        <w:t>[28]</w:t>
      </w:r>
      <w:r w:rsidR="002A7B4B">
        <w:fldChar w:fldCharType="end"/>
      </w:r>
      <w:r w:rsidR="002A7B4B">
        <w:t>.</w:t>
      </w:r>
    </w:p>
    <w:p w14:paraId="32D997A2" w14:textId="77777777" w:rsidR="00502BBA" w:rsidRDefault="00502BBA" w:rsidP="0052183D"/>
    <w:p w14:paraId="609ADDB8" w14:textId="4DAF4730" w:rsidR="00502BBA" w:rsidRDefault="00502BBA" w:rsidP="0052183D">
      <w:r>
        <w:t>For rapamycin treatment</w:t>
      </w:r>
      <w:r w:rsidR="00C868B8">
        <w:t>s</w:t>
      </w:r>
      <w:r>
        <w:t xml:space="preserve">, animals were injected with 3 mg/kg of rapamycin or a </w:t>
      </w:r>
      <w:commentRangeStart w:id="4"/>
      <w:r>
        <w:t xml:space="preserve">vehicle </w:t>
      </w:r>
      <w:commentRangeEnd w:id="4"/>
      <w:r>
        <w:rPr>
          <w:rStyle w:val="CommentReference"/>
        </w:rPr>
        <w:commentReference w:id="4"/>
      </w:r>
      <w:r>
        <w:t>(1% Tween, 1% PEG-8000).  For acute studies, animals were injected daily before switching diet to a high fat diet</w:t>
      </w:r>
      <w:r w:rsidR="00AC7808">
        <w:t>.</w:t>
      </w:r>
      <w:r>
        <w:t xml:space="preserve"> </w:t>
      </w:r>
    </w:p>
    <w:p w14:paraId="01B056BA" w14:textId="2D6CB591" w:rsidR="0045067A" w:rsidRDefault="0045067A" w:rsidP="0045067A">
      <w:pPr>
        <w:pStyle w:val="Heading2"/>
      </w:pPr>
      <w:r>
        <w:t>Western Blotting</w:t>
      </w:r>
    </w:p>
    <w:p w14:paraId="64FBDD7B" w14:textId="26E85A3B"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882B61">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29,30]", "plainTextFormattedCitation" : "[11,29,30]", "previouslyFormattedCitation" : "[11,29,30]" }, "properties" : { "noteIndex" : 0 }, "schema" : "https://github.com/citation-style-language/schema/raw/master/csl-citation.json" }</w:instrText>
      </w:r>
      <w:r w:rsidR="001A7E83">
        <w:fldChar w:fldCharType="separate"/>
      </w:r>
      <w:r w:rsidR="00921CEC" w:rsidRPr="00921CEC">
        <w:rPr>
          <w:noProof/>
        </w:rPr>
        <w:t>[11,29,30]</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Default="0039397E" w:rsidP="0039397E">
      <w:pPr>
        <w:pStyle w:val="Heading2"/>
      </w:pPr>
      <w:commentRangeStart w:id="5"/>
      <w:r>
        <w:t>Triglyceride and Glycogen Determination</w:t>
      </w:r>
      <w:commentRangeEnd w:id="5"/>
      <w:r>
        <w:rPr>
          <w:rStyle w:val="CommentReference"/>
          <w:rFonts w:asciiTheme="minorHAnsi" w:eastAsiaTheme="minorEastAsia" w:hAnsiTheme="minorHAnsi" w:cstheme="minorBidi"/>
          <w:b w:val="0"/>
          <w:bCs w:val="0"/>
          <w:color w:val="auto"/>
        </w:rPr>
        <w:commentReference w:id="5"/>
      </w:r>
    </w:p>
    <w:p w14:paraId="7E25B47B" w14:textId="77777777" w:rsidR="00C868B8" w:rsidRDefault="00C868B8" w:rsidP="00C868B8"/>
    <w:p w14:paraId="0789DFDA" w14:textId="066A62E1" w:rsidR="00C868B8" w:rsidRDefault="00C868B8" w:rsidP="00C868B8">
      <w:pPr>
        <w:pStyle w:val="Heading2"/>
      </w:pPr>
      <w:r>
        <w:t>Insulin and Glucuose Tolerance Tests and Glucose Clamp Studies</w:t>
      </w:r>
    </w:p>
    <w:p w14:paraId="3A5FF7F4" w14:textId="46E1679A" w:rsidR="00C868B8" w:rsidRDefault="00C868B8" w:rsidP="00C868B8">
      <w:r>
        <w:t>Insulin sensitivity was determined by injecting animals fasted for 6h with 0.7mU/g insulin (Humulin HR, Lily) and then collecting tail vein blood every 15 minutes</w:t>
      </w:r>
      <w:r w:rsidRPr="00C868B8">
        <w:t xml:space="preserve"> </w:t>
      </w:r>
      <w:r>
        <w:t xml:space="preserve">via a glucometer (accucheck).  For high fat diet studies, because fat mass was dramatically different between groups, we injected insulin at 0.7mU/g of fat free mass rather than body weight.  For glucose tolerance tests 1 mg/kg glucose was injected into 6h fasted mice and glucose was analysed as per the insulin tolerance tests.  To determine </w:t>
      </w:r>
      <w:r>
        <w:rPr>
          <w:i/>
        </w:rPr>
        <w:t>in vivo</w:t>
      </w:r>
      <w:r>
        <w:t xml:space="preserve"> glucose-stimulated insulin secretion, glucose was injected before and 30 minutes after a retro-orbital bleed.  Insulin was determined using an ultrasensitive mouse ELISA (</w:t>
      </w:r>
      <w:commentRangeStart w:id="6"/>
      <w:r>
        <w:t>CrystalChem</w:t>
      </w:r>
      <w:commentRangeEnd w:id="6"/>
      <w:r w:rsidR="007F46DE">
        <w:rPr>
          <w:rStyle w:val="CommentReference"/>
        </w:rPr>
        <w:commentReference w:id="6"/>
      </w:r>
      <w:r>
        <w:t>).</w:t>
      </w:r>
    </w:p>
    <w:p w14:paraId="5B4A182B" w14:textId="77777777" w:rsidR="00F82FCB" w:rsidRDefault="00F82FCB" w:rsidP="00C868B8"/>
    <w:p w14:paraId="1B6BE666" w14:textId="673089F4" w:rsidR="00F82FCB" w:rsidRDefault="00F82FCB" w:rsidP="00F82FCB">
      <w:pPr>
        <w:pStyle w:val="Heading2"/>
      </w:pPr>
      <w:commentRangeStart w:id="7"/>
      <w:r>
        <w:t>RNAseq Analysis</w:t>
      </w:r>
      <w:commentRangeEnd w:id="7"/>
      <w:r w:rsidR="00BA3BA0">
        <w:rPr>
          <w:rStyle w:val="CommentReference"/>
          <w:rFonts w:asciiTheme="minorHAnsi" w:eastAsiaTheme="minorEastAsia" w:hAnsiTheme="minorHAnsi" w:cstheme="minorBidi"/>
          <w:b w:val="0"/>
          <w:bCs w:val="0"/>
          <w:color w:val="auto"/>
        </w:rPr>
        <w:commentReference w:id="7"/>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8"/>
      <w:r>
        <w:t>NADH Staining of Muscle Sections</w:t>
      </w:r>
      <w:commentRangeEnd w:id="8"/>
      <w:r w:rsidR="00BA3BA0">
        <w:rPr>
          <w:rStyle w:val="CommentReference"/>
          <w:rFonts w:asciiTheme="minorHAnsi" w:eastAsiaTheme="minorEastAsia" w:hAnsiTheme="minorHAnsi" w:cstheme="minorBidi"/>
          <w:b w:val="0"/>
          <w:bCs w:val="0"/>
          <w:color w:val="auto"/>
        </w:rPr>
        <w:commentReference w:id="8"/>
      </w:r>
    </w:p>
    <w:p w14:paraId="25428308" w14:textId="03A99F67" w:rsidR="00AE30D5" w:rsidRDefault="00AE30D5" w:rsidP="00AE30D5">
      <w:pPr>
        <w:pStyle w:val="Heading2"/>
      </w:pPr>
      <w:r>
        <w:t>Statistical Analyses</w:t>
      </w:r>
    </w:p>
    <w:p w14:paraId="08382C47" w14:textId="49DA2E2F" w:rsidR="00396BD8" w:rsidRPr="00396BD8" w:rsidRDefault="00D52992" w:rsidP="00396BD8">
      <w:r>
        <w:t>All statistical ana</w:t>
      </w:r>
      <w:r w:rsidR="00AC53AD">
        <w:t>lyses were performed using the R</w:t>
      </w:r>
      <w:r>
        <w:t xml:space="preserve">, version 3.2.2 </w:t>
      </w:r>
      <w:r>
        <w:fldChar w:fldCharType="begin" w:fldLock="1"/>
      </w:r>
      <w:r w:rsidR="00926840">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1]", "plainTextFormattedCitation" : "[31]", "previouslyFormattedCitation" : "[31]" }, "properties" : { "noteIndex" : 0 }, "schema" : "https://github.com/citation-style-language/schema/raw/master/csl-citation.json" }</w:instrText>
      </w:r>
      <w:r>
        <w:fldChar w:fldCharType="separate"/>
      </w:r>
      <w:r w:rsidR="00926840" w:rsidRPr="00926840">
        <w:rPr>
          <w:noProof/>
        </w:rPr>
        <w:t>[31]</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926840">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2]", "plainTextFormattedCitation" : "[32]", "previouslyFormattedCitation" : "[32]" }, "properties" : { "noteIndex" : 0 }, "schema" : "https://github.com/citation-style-language/schema/raw/master/csl-citation.json" }</w:instrText>
      </w:r>
      <w:r>
        <w:fldChar w:fldCharType="separate"/>
      </w:r>
      <w:r w:rsidR="00926840" w:rsidRPr="00926840">
        <w:rPr>
          <w:noProof/>
        </w:rPr>
        <w:t>[32]</w:t>
      </w:r>
      <w:r>
        <w:fldChar w:fldCharType="end"/>
      </w:r>
      <w:r w:rsidR="00396BD8">
        <w:t xml:space="preserve">. </w:t>
      </w:r>
      <w:r w:rsidR="00940644">
        <w:t>I</w:t>
      </w:r>
      <w:r w:rsidR="00334230">
        <w:t>ns</w:t>
      </w:r>
      <w:r w:rsidR="006B24A7">
        <w:t>ulin tolerance tests were analyz</w:t>
      </w:r>
      <w:r w:rsidR="00334230">
        <w:t xml:space="preserve">ed similarly with each time point treated as an </w:t>
      </w:r>
      <w:r w:rsidR="00940644">
        <w:t>repeated</w:t>
      </w:r>
      <w:r w:rsidR="00334230">
        <w:t xml:space="preserve">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92684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3]", "plainTextFormattedCitation" : "[33]", "previouslyFormattedCitation" : "[33]" }, "properties" : { "noteIndex" : 0 }, "schema" : "https://github.com/citation-style-language/schema/raw/master/csl-citation.json" }</w:instrText>
      </w:r>
      <w:r w:rsidR="00D05FF7">
        <w:fldChar w:fldCharType="separate"/>
      </w:r>
      <w:r w:rsidR="00926840" w:rsidRPr="00926840">
        <w:rPr>
          <w:noProof/>
        </w:rPr>
        <w:t>[33]</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9"/>
      <w:r>
        <w:t>Results</w:t>
      </w:r>
      <w:commentRangeEnd w:id="9"/>
      <w:r w:rsidR="0045183A">
        <w:rPr>
          <w:rStyle w:val="CommentReference"/>
          <w:rFonts w:asciiTheme="minorHAnsi" w:eastAsiaTheme="minorEastAsia" w:hAnsiTheme="minorHAnsi" w:cstheme="minorBidi"/>
          <w:b w:val="0"/>
          <w:bCs w:val="0"/>
          <w:color w:val="auto"/>
        </w:rPr>
        <w:commentReference w:id="9"/>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59ED119" w:rsidR="00EE7DA9" w:rsidRDefault="00F0463F" w:rsidP="00EE7DA9">
      <w:r>
        <w:t xml:space="preserve">Both short term overfeeding and chronic obesity result in increased energy expenditure.  To test whether mTORC1 plays a role in </w:t>
      </w:r>
      <w:r w:rsidR="00353984">
        <w:t>the short-term responses to obesegenic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rapamycin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356AC5A6"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926840">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4]", "plainTextFormattedCitation" : "[34]", "previouslyFormattedCitation" : "[34]" }, "properties" : { "noteIndex" : 0 }, "schema" : "https://github.com/citation-style-language/schema/raw/master/csl-citation.json" }</w:instrText>
      </w:r>
      <w:r>
        <w:fldChar w:fldCharType="separate"/>
      </w:r>
      <w:r w:rsidR="00926840" w:rsidRPr="00926840">
        <w:rPr>
          <w:noProof/>
        </w:rPr>
        <w:t>[34]</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921CEC">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Ronald R",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35]", "plainTextFormattedCitation" : "[35]", "previouslyFormattedCitation" : "[35]" }, "properties" : { "noteIndex" : 0 }, "schema" : "https://github.com/citation-style-language/schema/raw/master/csl-citation.json" }</w:instrText>
      </w:r>
      <w:r>
        <w:fldChar w:fldCharType="separate"/>
      </w:r>
      <w:r w:rsidR="00926840" w:rsidRPr="00926840">
        <w:rPr>
          <w:noProof/>
        </w:rPr>
        <w:t>[35]</w:t>
      </w:r>
      <w:r>
        <w:fldChar w:fldCharType="end"/>
      </w:r>
      <w:r>
        <w:t xml:space="preserve">). </w:t>
      </w:r>
      <w:r w:rsidR="0080402E">
        <w:t xml:space="preserve">This </w:t>
      </w:r>
      <w:r w:rsidR="00794576">
        <w:t>driver</w:t>
      </w:r>
      <w:r w:rsidR="0080402E">
        <w:t xml:space="preserve"> differs from the </w:t>
      </w:r>
      <w:r w:rsidR="001510C9">
        <w:rPr>
          <w:i/>
        </w:rPr>
        <w:t>ACTA1</w:t>
      </w:r>
      <w:r w:rsidR="0080402E" w:rsidRPr="0080402E">
        <w:rPr>
          <w:i/>
        </w:rPr>
        <w:t xml:space="preserve">-Cre </w:t>
      </w:r>
      <w:r w:rsidR="0080402E">
        <w:t xml:space="preserve">driven </w:t>
      </w:r>
      <w:r w:rsidR="0080402E" w:rsidRPr="0080402E">
        <w:rPr>
          <w:i/>
        </w:rPr>
        <w:t>Tsc1</w:t>
      </w:r>
      <w:r w:rsidR="0080402E">
        <w:t xml:space="preserve"> knockout models previously described </w:t>
      </w:r>
      <w:r w:rsidR="0080402E">
        <w:fldChar w:fldCharType="begin" w:fldLock="1"/>
      </w:r>
      <w:r w:rsidR="00882B61">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20,21]", "plainTextFormattedCitation" : "[20,21]", "previouslyFormattedCitation" : "[20,21]" }, "properties" : { "noteIndex" : 0 }, "schema" : "https://github.com/citation-style-language/schema/raw/master/csl-citation.json" }</w:instrText>
      </w:r>
      <w:r w:rsidR="0080402E">
        <w:fldChar w:fldCharType="separate"/>
      </w:r>
      <w:r w:rsidR="00921CEC" w:rsidRPr="00921CEC">
        <w:rPr>
          <w:noProof/>
        </w:rPr>
        <w:t>[20,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2DB345F8" w:rsidR="00217BA9" w:rsidRPr="00085075" w:rsidRDefault="00217BA9" w:rsidP="00D04DA3">
      <w:r>
        <w:t xml:space="preserve">We next evaluated the cell autonomous changes in muscle tissue associated with </w:t>
      </w:r>
      <w:r>
        <w:rPr>
          <w:i/>
        </w:rPr>
        <w:t>Tsc1</w:t>
      </w:r>
      <w:r>
        <w:t xml:space="preserve"> ablation.  We found that both </w:t>
      </w:r>
      <w:commentRangeStart w:id="10"/>
      <w:r>
        <w:t xml:space="preserve">triglycerides </w:t>
      </w:r>
      <w:commentRangeEnd w:id="10"/>
      <w:r w:rsidR="0039397E">
        <w:rPr>
          <w:rStyle w:val="CommentReference"/>
        </w:rPr>
        <w:commentReference w:id="10"/>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882B61">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36]", "plainTextFormattedCitation" : "[11,36]", "previouslyFormattedCitation" : "[11,36]" }, "properties" : { "noteIndex" : 0 }, "schema" : "https://github.com/citation-style-language/schema/raw/master/csl-citation.json" }</w:instrText>
      </w:r>
      <w:r w:rsidR="00980BD7">
        <w:fldChar w:fldCharType="separate"/>
      </w:r>
      <w:r w:rsidR="00921CEC" w:rsidRPr="00921CEC">
        <w:rPr>
          <w:noProof/>
        </w:rPr>
        <w:t>[11,36]</w:t>
      </w:r>
      <w:r w:rsidR="00980BD7">
        <w:fldChar w:fldCharType="end"/>
      </w:r>
      <w:r w:rsidR="00573A9D">
        <w:t xml:space="preserve">, and the dramatic increase in </w:t>
      </w:r>
      <w:commentRangeStart w:id="11"/>
      <w:r w:rsidR="005838B0">
        <w:t xml:space="preserve">muscle </w:t>
      </w:r>
      <w:r w:rsidR="00573A9D">
        <w:t xml:space="preserve">PTG protein </w:t>
      </w:r>
      <w:commentRangeEnd w:id="11"/>
      <w:r w:rsidR="00A64165">
        <w:rPr>
          <w:rStyle w:val="CommentReference"/>
        </w:rPr>
        <w:commentReference w:id="11"/>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 xml:space="preserve">Mechanistically, </w:t>
      </w:r>
      <w:r w:rsidR="00260872">
        <w:t>our findings in muscle are</w:t>
      </w:r>
      <w:r>
        <w:t xml:space="preserve">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260872">
        <w:t xml:space="preserve"> in the liver</w:t>
      </w:r>
      <w:r w:rsidR="001B3936">
        <w:t xml:space="preserve"> and </w:t>
      </w:r>
      <w:r w:rsidR="001B3936">
        <w:rPr>
          <w:i/>
        </w:rPr>
        <w:t>Tsc2</w:t>
      </w:r>
      <w:r w:rsidR="001B3936">
        <w:t xml:space="preserve"> knockout embryonic fibroblasts</w:t>
      </w:r>
      <w:r w:rsidR="009D0FFE">
        <w:t xml:space="preserve"> </w:t>
      </w:r>
      <w:r>
        <w:rPr>
          <w:i/>
        </w:rPr>
        <w:fldChar w:fldCharType="begin" w:fldLock="1"/>
      </w:r>
      <w:r w:rsidR="00926840">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15DCCC4"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12"/>
      <w:r>
        <w:t xml:space="preserve">XX </w:t>
      </w:r>
      <w:commentRangeEnd w:id="12"/>
      <w:r w:rsidR="005008B3">
        <w:rPr>
          <w:rStyle w:val="CommentReference"/>
        </w:rPr>
        <w:commentReference w:id="12"/>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940644">
        <w:t xml:space="preserve">  Previous studies</w:t>
      </w:r>
      <w:r w:rsidR="00A15A7B">
        <w:t xml:space="preserve"> using</w:t>
      </w:r>
      <w:r w:rsidR="00205F41">
        <w:t xml:space="preserve"> </w:t>
      </w:r>
      <w:r w:rsidR="001510C9">
        <w:rPr>
          <w:i/>
        </w:rPr>
        <w:t>ACTA1</w:t>
      </w:r>
      <w:r w:rsidR="00205F41">
        <w:rPr>
          <w:i/>
        </w:rPr>
        <w:t>-Cre</w:t>
      </w:r>
      <w:r w:rsidR="00205F41">
        <w:t xml:space="preserve"> mediated knockout of </w:t>
      </w:r>
      <w:r w:rsidR="00205F41">
        <w:rPr>
          <w:i/>
        </w:rPr>
        <w:t xml:space="preserve">Tsc1 </w:t>
      </w:r>
      <w:r w:rsidR="000E6F5D">
        <w:t xml:space="preserve">also </w:t>
      </w:r>
      <w:r w:rsidR="00205F41">
        <w:t>observed reductions in fat mass</w:t>
      </w:r>
      <w:r w:rsidR="000E6F5D">
        <w:t xml:space="preserve">, but in </w:t>
      </w:r>
      <w:r w:rsidR="00940644">
        <w:t>those cases</w:t>
      </w:r>
      <w:r w:rsidR="000E6F5D">
        <w:t xml:space="preserve"> lean mass was reduced as well</w:t>
      </w:r>
      <w:r w:rsidR="00205F41">
        <w:t xml:space="preserve"> </w:t>
      </w:r>
      <w:r w:rsidR="00205F41">
        <w:fldChar w:fldCharType="begin" w:fldLock="1"/>
      </w:r>
      <w:r w:rsidR="00E7425C">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2",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2",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1,22]", "plainTextFormattedCitation" : "[21,22]", "previouslyFormattedCitation" : "[21,22]" }, "properties" : { "noteIndex" : 0 }, "schema" : "https://github.com/citation-style-language/schema/raw/master/csl-citation.json" }</w:instrText>
      </w:r>
      <w:r w:rsidR="00205F41">
        <w:fldChar w:fldCharType="separate"/>
      </w:r>
      <w:r w:rsidR="00940644" w:rsidRPr="00940644">
        <w:rPr>
          <w:noProof/>
        </w:rPr>
        <w:t>[21,22]</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580D7370" w:rsidR="00F07541" w:rsidRPr="00205F41" w:rsidRDefault="00F07541" w:rsidP="00D04DA3">
      <w:r>
        <w:t xml:space="preserve">To identify the cause of these reductions, we performed </w:t>
      </w:r>
      <w:r w:rsidR="004D0DD4">
        <w:t xml:space="preserve">indirect </w:t>
      </w:r>
      <w:r>
        <w:t xml:space="preserve">calorimetry studies on these mice, prior to differences in adiposity (90 days of age).   </w:t>
      </w:r>
      <w:r w:rsidR="007756BC">
        <w:rPr>
          <w:rStyle w:val="CommentReference"/>
        </w:rPr>
        <w:commentReference w:id="13"/>
      </w:r>
    </w:p>
    <w:p w14:paraId="29FCD5C2" w14:textId="77777777" w:rsidR="00526B0E" w:rsidRPr="00526B0E" w:rsidRDefault="00526B0E" w:rsidP="00526B0E"/>
    <w:p w14:paraId="632AAB64" w14:textId="7528B3C6" w:rsidR="002B4C32" w:rsidRDefault="00FD0A14" w:rsidP="00FD0A14">
      <w:pPr>
        <w:pStyle w:val="Heading2"/>
        <w:rPr>
          <w:i/>
        </w:rPr>
      </w:pPr>
      <w:r w:rsidRPr="00FD0A14">
        <w:rPr>
          <w:i/>
        </w:rPr>
        <w:t>Ckmm-Cre</w:t>
      </w:r>
      <w:r>
        <w:t xml:space="preserve"> driven knockout of </w:t>
      </w:r>
      <w:r w:rsidRPr="00FD0A14">
        <w:rPr>
          <w:i/>
        </w:rPr>
        <w:t>Tsc1</w:t>
      </w:r>
      <w:r>
        <w:t xml:space="preserve"> </w:t>
      </w:r>
      <w:r w:rsidR="00053F9A">
        <w:t xml:space="preserve">Impairs Glucose Disposal but </w:t>
      </w:r>
      <w:r>
        <w:t>Does Not Cause Insulin Resistance</w:t>
      </w:r>
      <w:r w:rsidR="00053F9A">
        <w:t xml:space="preserve"> </w:t>
      </w:r>
      <w:r w:rsidR="00053F9A">
        <w:rPr>
          <w:i/>
        </w:rPr>
        <w:t>in vivo</w:t>
      </w:r>
    </w:p>
    <w:p w14:paraId="5707FCF8" w14:textId="1A0F56F4" w:rsidR="00EA6963" w:rsidRDefault="0023334D" w:rsidP="0023334D">
      <w:r>
        <w:t xml:space="preserve">mTORC1-dependent pathways have been implicated as causative of insulin resistance, and as a mediator of obesity associated insulin resistance </w:t>
      </w:r>
      <w:r>
        <w:fldChar w:fldCharType="begin" w:fldLock="1"/>
      </w:r>
      <w:r>
        <w:instrText>ADDIN CSL_CITATION { "citationItems" : [ { "id" : "ITEM-1", "itemData" : { "DOI" : "10.1016/j.cmet.2006.05.003", "ISSN" : "1550-4131", "PMID" : "16753575", "abstract" : "Nutrient overload leads to obesity, insulin resistance, and often type 2 diabetes. Whereas increased fat intake is commonly cited as the major factor in diet-induced dysmetabolic states, increased protein consumption also contributes, through elevated circulating amino acids. Recent studies have revealed that ribosomal protein S6 kinase 1, S6K1, an effector of mTOR, is sensitive to both insulin and nutrients, including amino acids. Although S6K1 is an effector of growth, recent reports show that amino acids also negatively affect insulin signaling through mTOR/S6K1 phosphorylation of IRS1. Moreover, rather than signaling through the class 1 PI3K pathway, amino acids appear to mediate mTOR activation through class 3 PI3K, or hVps34. Consistent with this, infusion of amino acids into humans leads to S6K1 activation, inhibition of insulin-induced class 1 PI3K activation, and insulin resistance. Thus, S6K1 may mediate deleterious effects, like insulin resistance, and potentially type 2 diabetes in the face of nutrient excess.", "author" : [ { "dropping-particle" : "", "family" : "Um", "given" : "Sung Hee", "non-dropping-particle" : "", "parse-names" : false, "suffix" : "" }, { "dropping-particle" : "", "family" : "D'Alessio", "given" : "David", "non-dropping-particle" : "", "parse-names" : false, "suffix" : "" }, { "dropping-particle" : "", "family" : "Thomas", "given" : "George", "non-dropping-particle" : "", "parse-names" : false, "suffix" : "" } ], "container-title" : "Cell metabolism", "id" : "ITEM-1", "issue" : "6", "issued" : { "date-parts" : [ [ "2006", "6" ] ] }, "page" : "393-402", "title" : "Nutrient overload, insulin resistance, and ribosomal protein S6 kinase 1, S6K1.", "type" : "article-journal", "volume" : "3" }, "uris" : [ "http://www.mendeley.com/documents/?uuid=87093360-e361-4e77-8f23-c69d450bc808" ] }, { "id" : "ITEM-2", "itemData" : { "DOI" : "10.1210/en.2004-0777", "ISSN" : "0013-7227", "PMID" : "15576463", "abstract" : "The mammalian target of rapamycin (mTOR) pathway has recently emerged as a chronic modulator of insulin-mediated glucose metabolism. In this study, we evaluated the involvement of this pathway in the acute regulation of insulin action in both 3T3-L1 and human adipocytes. Insulin rapidly (t(1/2) = 5 min) stimulated the mTOR pathway, as reflected by a 10-fold stimulation of 70-kDa ribosomal S6 kinase 1 (S6K1) activity in 3T3-L1 adipocytes. Inhibition of mTOR/S6K1 by rapamycin increased insulin-stimulated glucose transport by as much as 45% in 3T3-L1 adipocytes. Activation of mTOR/S6K1 by insulin was associated with a rapamycin-sensitive increase in Ser636/639 phosphorylation of insulin receptor substrate (IRS)-1 but, surprisingly, did not result in impaired IRS-1-associated phosphatidylinositol (PI) 3-kinase activity. However, insulin-induced activation of Akt was increased by rapamycin. Insulin also activated S6K1 and increased phosphorylation of IRS-1 on Ser636/639 in human adipocytes. As in murine cells, rapamycin treatment of human adipocytes inhibited S6K1, blunted Ser636/639 phosphorylation of IRS-1, leading to increased Akt activation and glucose uptake by insulin. Further studies in 3T3-L1 adipocytes revealed that rapamycin prevented the relocalization of IRS-1 from the low-density membranes to the cytosol in response to insulin. Furthermore, inhibition of mTOR markedly potentiated the ability of insulin to increase PI 3,4,5-triphosphate levels concomitantly with an increased phosphorylation of Akt at the plasma membrane, low-density membranes, and cytosol. However, neither GLUT4 nor GLUT1 translocation induced by insulin were increased by rapamycin treatment. Taken together, these results indicate that the mTOR pathway is an important modulator of the signals involved in the acute regulation of insulin-stimulated glucose transport in 3T3-L1 and human adipocytes.", "author" : [ { "dropping-particle" : "", "family" : "Tremblay", "given" : "Fr\u00e9d\u00e9ric", "non-dropping-particle" : "", "parse-names" : false, "suffix" : "" }, { "dropping-particle" : "", "family" : "Gagnon", "given" : "AnneMarie", "non-dropping-particle" : "", "parse-names" : false, "suffix" : "" }, { "dropping-particle" : "", "family" : "Veilleux", "given" : "Alain", "non-dropping-particle" : "", "parse-names" : false, "suffix" : "" }, { "dropping-particle" : "", "family" : "Sorisky", "given" : "Alexander", "non-dropping-particle" : "", "parse-names" : false, "suffix" : "" }, { "dropping-particle" : "", "family" : "Marette", "given" : "Andr\u00e9", "non-dropping-particle" : "", "parse-names" : false, "suffix" : "" } ], "container-title" : "Endocrinology", "id" : "ITEM-2", "issue" : "3", "issued" : { "date-parts" : [ [ "2005", "3" ] ] }, "page" : "1328-37", "title" : "Activation of the mammalian target of rapamycin pathway acutely inhibits insulin signaling to Akt and glucose transport in 3T3-L1 and human adipocytes.", "type" : "article-journal", "volume" : "146" }, "uris" : [ "http://www.mendeley.com/documents/?uuid=ed872669-03e0-4334-9695-07acba4f997d"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37,38]", "plainTextFormattedCitation" : "[22,37,38]" }, "properties" : { "noteIndex" : 0 }, "schema" : "https://github.com/citation-style-language/schema/raw/master/csl-citation.json" }</w:instrText>
      </w:r>
      <w:r>
        <w:fldChar w:fldCharType="separate"/>
      </w:r>
      <w:r w:rsidRPr="0023334D">
        <w:rPr>
          <w:noProof/>
        </w:rPr>
        <w:t>[22,37,38]</w:t>
      </w:r>
      <w:r>
        <w:fldChar w:fldCharType="end"/>
      </w:r>
      <w:r>
        <w:t xml:space="preserve">.  To test whether these animals had altered glucose disposal, we performed glucose tolerance tests on the muscle </w:t>
      </w:r>
      <w:r>
        <w:rPr>
          <w:i/>
        </w:rPr>
        <w:t>Tsc1</w:t>
      </w:r>
      <w:r>
        <w:t xml:space="preserve"> knockout animals.   As shown in Figure XXA, these animals had a marked impairment in the ability to maintain glucose levels after a glucose challenge.  Surprisingly, insulin tolerance tests revealed little to no insulin resistance in normal-chow fed knockout animals (Figure XXB).  To further probe this effect, we evaluated insulin levels, both before and after a glucose injection.  As shown in Figure XXC, we observed an inability of insulin levels to be induced by glucose </w:t>
      </w:r>
      <w:r>
        <w:rPr>
          <w:i/>
        </w:rPr>
        <w:t>in vivo</w:t>
      </w:r>
      <w:r>
        <w:t xml:space="preserve">.  These data support an insulin secretion defect in muscle </w:t>
      </w:r>
      <w:r>
        <w:rPr>
          <w:i/>
        </w:rPr>
        <w:t>Tsc1</w:t>
      </w:r>
      <w:r>
        <w:t xml:space="preserve"> knockout animals as the root cause of the glucose intolerance.</w:t>
      </w:r>
    </w:p>
    <w:p w14:paraId="5A0201E3" w14:textId="77777777" w:rsidR="0023334D" w:rsidRDefault="0023334D" w:rsidP="0023334D"/>
    <w:p w14:paraId="5987A149" w14:textId="379DAEC8" w:rsidR="0023334D" w:rsidRPr="0023334D" w:rsidRDefault="0023334D" w:rsidP="0023334D">
      <w:r>
        <w:t xml:space="preserve">To test insulin sensitivity in a more controlled manner, we performed euglycemic hyperinsulinemic glucose clamp studies.  Consistent with the insulin tolerance tests, we observed no differences in glucose disposal rates, or endogenous glucose production or their changes with insulin (Figure XXD-E).  Using 2-deoxyglucose tracer studies, we also evaluated where the glucose was being disposed of at the end of these studies.  As shown in Figure XXXF, there were no changes in glucose disposal into muscle tissues, but we did observe an increase in glucose disposal into adipose tissue depots (Figure XXXG).  Together these data suggest that in contrast to </w:t>
      </w:r>
      <w:r>
        <w:rPr>
          <w:i/>
        </w:rPr>
        <w:t>ACTA-Cre</w:t>
      </w:r>
      <w:r>
        <w:t xml:space="preserve"> induced </w:t>
      </w:r>
      <w:r>
        <w:rPr>
          <w:i/>
        </w:rPr>
        <w:t xml:space="preserve">Tsc1 </w:t>
      </w:r>
      <w:r>
        <w:t xml:space="preserve">knockout animals, </w:t>
      </w:r>
      <w:r>
        <w:rPr>
          <w:i/>
        </w:rPr>
        <w:t>Ckmm-Cre</w:t>
      </w:r>
      <w:r>
        <w:t xml:space="preserve"> induced </w:t>
      </w:r>
      <w:r>
        <w:rPr>
          <w:i/>
        </w:rPr>
        <w:t xml:space="preserve">Tsc1 </w:t>
      </w:r>
      <w:r>
        <w:t>knockout animals have normal insulin sensitivity.</w:t>
      </w:r>
    </w:p>
    <w:p w14:paraId="68808AD6" w14:textId="265B1E4B" w:rsidR="00EA6963" w:rsidRDefault="00EA6963" w:rsidP="00EA6963">
      <w:pPr>
        <w:pStyle w:val="Heading2"/>
      </w:pPr>
      <w:r>
        <w:t xml:space="preserve">Knockout of </w:t>
      </w:r>
      <w:r w:rsidRPr="00EA6963">
        <w:rPr>
          <w:i/>
        </w:rPr>
        <w:t>Tsc1</w:t>
      </w:r>
      <w:r>
        <w:t xml:space="preserve"> in Muscle Causes Resistance to Diet-Induced Obesity and Insulin Resistance</w:t>
      </w:r>
    </w:p>
    <w:p w14:paraId="5A82F563" w14:textId="69D7D88A" w:rsidR="00E7425C" w:rsidRDefault="003669B1" w:rsidP="003669B1">
      <w:r>
        <w:t>To determine whether animals with TSC1 ablation in their muscle had different responses to a high fat diet, we placed male and female mice on a diet containing 45% of calories from fat.</w:t>
      </w:r>
      <w:r w:rsidR="00E7425C">
        <w:t xml:space="preserve">  As shown in Figure 6A, both male and female muscle-specific </w:t>
      </w:r>
      <w:r w:rsidR="00E7425C">
        <w:rPr>
          <w:i/>
        </w:rPr>
        <w:t xml:space="preserve">Tsc1 </w:t>
      </w:r>
      <w:r w:rsidR="00E7425C">
        <w:t xml:space="preserve">knockout mice were </w:t>
      </w:r>
      <w:commentRangeStart w:id="14"/>
      <w:r w:rsidR="00E7425C">
        <w:t xml:space="preserve">highly resistant </w:t>
      </w:r>
      <w:commentRangeEnd w:id="14"/>
      <w:r w:rsidR="00E7425C">
        <w:rPr>
          <w:rStyle w:val="CommentReference"/>
        </w:rPr>
        <w:commentReference w:id="14"/>
      </w:r>
      <w:r w:rsidR="00E7425C">
        <w:t>to weight gain on high fat diet.    The majority of this difference was in fat mass (</w:t>
      </w:r>
      <w:commentRangeStart w:id="15"/>
      <w:r w:rsidR="00E7425C">
        <w:t>XXXX</w:t>
      </w:r>
      <w:commentRangeEnd w:id="15"/>
      <w:r w:rsidR="00E7425C">
        <w:rPr>
          <w:rStyle w:val="CommentReference"/>
        </w:rPr>
        <w:commentReference w:id="15"/>
      </w:r>
      <w:r w:rsidR="00E7425C">
        <w:t xml:space="preserve">; Figure 6B) as there was only a modest increase in fat free mass in knockout males, and a modest decrease in knockout females (Figure 6C).  In terms of percent fat mass, there was a </w:t>
      </w:r>
      <w:commentRangeStart w:id="16"/>
      <w:r w:rsidR="00E7425C">
        <w:t xml:space="preserve">XX% reduction (p &lt; </w:t>
      </w:r>
      <w:commentRangeEnd w:id="16"/>
      <w:r w:rsidR="00E7425C">
        <w:rPr>
          <w:rStyle w:val="CommentReference"/>
        </w:rPr>
        <w:commentReference w:id="16"/>
      </w:r>
      <w:r w:rsidR="00E7425C">
        <w:t xml:space="preserve">; Figure 6D).  Upon sacrifice, fat pads were excised from these animals, and consistent with the body composition determinations, we observed a </w:t>
      </w:r>
      <w:commentRangeStart w:id="17"/>
      <w:r w:rsidR="00E7425C">
        <w:t>XXX-YYY</w:t>
      </w:r>
      <w:commentRangeEnd w:id="17"/>
      <w:r w:rsidR="00E7425C">
        <w:rPr>
          <w:rStyle w:val="CommentReference"/>
        </w:rPr>
        <w:commentReference w:id="17"/>
      </w:r>
      <w:r w:rsidR="00E7425C">
        <w:t xml:space="preserve">% reduction in perigonadal and inguinal fat pad mass for both males and females (all p&lt;).  In this study, we observed no changes in the mass of quadriceps, triceps surae or heart tissues (Supplementary Figure X).  These data support the hypothesis that muscle </w:t>
      </w:r>
      <w:r w:rsidR="00E7425C">
        <w:rPr>
          <w:i/>
        </w:rPr>
        <w:t xml:space="preserve">Tsc1I </w:t>
      </w:r>
      <w:r w:rsidR="00E7425C">
        <w:t xml:space="preserve">knockout prevents adipose tissue expansion during a high fat diet, consistent with </w:t>
      </w:r>
      <w:r w:rsidR="00E7425C">
        <w:fldChar w:fldCharType="begin" w:fldLock="1"/>
      </w:r>
      <w:r w:rsidR="0032099B">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E7425C">
        <w:fldChar w:fldCharType="separate"/>
      </w:r>
      <w:r w:rsidR="00E7425C" w:rsidRPr="00E7425C">
        <w:rPr>
          <w:noProof/>
        </w:rPr>
        <w:t>[22]</w:t>
      </w:r>
      <w:r w:rsidR="00E7425C">
        <w:fldChar w:fldCharType="end"/>
      </w:r>
      <w:r w:rsidR="00E7425C">
        <w:t>.</w:t>
      </w:r>
      <w:r w:rsidR="00C868B8">
        <w:t xml:space="preserve">  </w:t>
      </w:r>
      <w:r w:rsidR="00E7425C">
        <w:t xml:space="preserve">We tested whether insulin sensitivity was affected in these animals.  As shown in Figure 6 E and F, we observed </w:t>
      </w:r>
      <w:r w:rsidR="00C868B8">
        <w:t>improved insulin sensitivity as determined by an insulin tolerance test, consistent with their resistance to the development of obesity.</w:t>
      </w:r>
    </w:p>
    <w:p w14:paraId="2CD70547" w14:textId="77777777" w:rsidR="00E7425C" w:rsidRDefault="00E7425C" w:rsidP="003669B1"/>
    <w:p w14:paraId="5F6B43F1" w14:textId="77777777" w:rsidR="00E7425C" w:rsidRDefault="00E7425C" w:rsidP="00E7425C">
      <w:pPr>
        <w:pStyle w:val="Heading2"/>
      </w:pPr>
      <w:r>
        <w:t xml:space="preserve">Ablation of Muscle </w:t>
      </w:r>
      <w:r w:rsidRPr="002B4C32">
        <w:rPr>
          <w:i/>
        </w:rPr>
        <w:t>Tsc1</w:t>
      </w:r>
      <w:r>
        <w:t xml:space="preserve"> Results in Oxidative Muscle Fibers and Upregulation of Fatty Acid/Amino Acid Uptake Genes</w:t>
      </w:r>
    </w:p>
    <w:p w14:paraId="1C3DAE43" w14:textId="135E2D9D"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7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23334D">
        <w:instrText>ADDIN CSL_CITATION { "citationItems" : [ { "id" : "ITEM-1", "itemData" : { "DOI" : "MCB.02136-06 [pii]\\r10.1128/MCB.02136-06", "ISBN" : "0270-7306 (Print)", "ISSN" : "0270-7306", "PMID" : "17562867", "abstract" : "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 "author" : [ { "dropping-particle" : "", "family" : "Bilanges", "given" : "B", "non-dropping-particle" : "", "parse-names" : false, "suffix" : "" }, { "dropping-particle" : "", "family" : "Argonza-Barrett", "given" : "R", "non-dropping-particle" : "", "parse-names" : false, "suffix" : "" }, { "dropping-particle" : "", "family" : "Kolesnichenko", "given" : "M", "non-dropping-particle" : "", "parse-names" : false, "suffix" : "" }, { "dropping-particle" : "", "family" : "Skinner", "given" : "C", "non-dropping-particle" : "", "parse-names" : false, "suffix" : "" }, { "dropping-particle" : "", "family" : "Nair", "given" : "M", "non-dropping-particle" : "", "parse-names" : false, "suffix" : "" }, { "dropping-particle" : "", "family" : "Chen", "given" : "M", "non-dropping-particle" : "", "parse-names" : false, "suffix" : "" }, { "dropping-particle" : "", "family" : "Stokoe", "given" : "D", "non-dropping-particle" : "", "parse-names" : false, "suffix" : "" } ], "container-title" : "Mol Cell Biol", "id" : "ITEM-1", "issue" : "16", "issued" : { "date-parts" : [ [ "2007" ] ] }, "page" : "5746-5764", "title" : "Tuberous sclerosis complex proteins 1 and 2 control serum-dependent translation in a TOP-dependent and -independent manner", "type" : "article-journal", "volume" : "27" }, "uris" : [ "http://www.mendeley.com/documents/?uuid=293197e9-8d49-4359-85d5-0c5009424f84" ] }, { "id" : "ITEM-2", "itemData" : { "DOI" : "10.1016/j.molcel.2010.06.022", "ISBN" : "1097-4164 (Electronic) 1097-2765 (Linking)", "ISSN" : "10972765",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2", "issue" : "2", "issued" : { "date-parts" : [ [ "2010", "7", "30" ] ] }, "page" : "171-183", "title" : "Activation of a Metabolic Gene Regulatory Network Downstream of mTOR Complex 1", "type" : "article-journal", "volume" : "39" }, "uris" : [ "http://www.mendeley.com/documents/?uuid=20818240-4097-40a9-9988-024735c39eaf" ] } ], "mendeley" : { "formattedCitation" : "[39,40]", "plainTextFormattedCitation" : "[39,40]", "previouslyFormattedCitation" : "[37,38]" }, "properties" : { "noteIndex" : 0 }, "schema" : "https://github.com/citation-style-language/schema/raw/master/csl-citation.json" }</w:instrText>
      </w:r>
      <w:r>
        <w:fldChar w:fldCharType="separate"/>
      </w:r>
      <w:r w:rsidR="0023334D" w:rsidRPr="0023334D">
        <w:rPr>
          <w:noProof/>
        </w:rPr>
        <w:t>[39,40]</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23334D">
        <w:instrText>ADDIN CSL_CITATION { "citationItems" : [ { "id" : "ITEM-1", "itemData" : { "DOI" : "10.1016/j.molcel.2010.06.022", "ISBN" : "1097-4164 (Electronic) 1097-2765 (Linking)", "ISSN" : "10972765",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1", "issue" : "2", "issued" : { "date-parts" : [ [ "2010", "7", "30" ] ] }, "page" : "171-183", "title" : "Activation of a Metabolic Gene Regulatory Network Downstream of mTOR Complex 1", "type" : "article-journal", "volume" : "39" }, "uris" : [ "http://www.mendeley.com/documents/?uuid=20818240-4097-40a9-9988-024735c39eaf" ] } ], "mendeley" : { "formattedCitation" : "[40]", "plainTextFormattedCitation" : "[40]", "previouslyFormattedCitation" : "[38]" }, "properties" : { "noteIndex" : 0 }, "schema" : "https://github.com/citation-style-language/schema/raw/master/csl-citation.json" }</w:instrText>
      </w:r>
      <w:r w:rsidR="007E574F">
        <w:fldChar w:fldCharType="separate"/>
      </w:r>
      <w:r w:rsidR="0023334D" w:rsidRPr="0023334D">
        <w:rPr>
          <w:noProof/>
        </w:rPr>
        <w:t>[40]</w:t>
      </w:r>
      <w:r w:rsidR="007E574F">
        <w:fldChar w:fldCharType="end"/>
      </w:r>
      <w:r w:rsidR="00F82FCB">
        <w:t xml:space="preserve"> (Figure 7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23334D">
        <w:instrText>ADDIN CSL_CITATION { "citationItems" : [ { "id" : "ITEM-1", "itemData" : { "DOI" : "10.1093/carcin/bgl091", "ISBN" : "0143-3334 (Print)\\r0143-3334 (Linking)", "ISSN" : "01433334", "PMID" : "16774935", "abstract" : "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 "author" : [ { "dropping-particle" : "", "family" : "Pacher", "given" : "Margit", "non-dropping-particle" : "", "parse-names" : false, "suffix" : "" }, { "dropping-particle" : "", "family" : "Seewald", "given" : "Michael J.", "non-dropping-particle" : "", "parse-names" : false, "suffix" : "" }, { "dropping-particle" : "", "family" : "Mikula", "given" : "Mario", "non-dropping-particle" : "", "parse-names" : false, "suffix" : "" }, { "dropping-particle" : "", "family" : "Oehler", "given" : "Susanne", "non-dropping-particle" : "", "parse-names" : false, "suffix" : "" }, { "dropping-particle" : "", "family" : "Mogg", "given" : "Maurice", "non-dropping-particle" : "", "parse-names" : false, "suffix" : "" }, { "dropping-particle" : "", "family" : "Vinatzer", "given" : "Ursula", "non-dropping-particle" : "", "parse-names" : false, "suffix" : "" }, { "dropping-particle" : "", "family" : "Eger", "given" : "Andreas", "non-dropping-particle" : "", "parse-names" : false, "suffix" : "" }, { "dropping-particle" : "", "family" : "Schweifer", "given" : "Norbert", "non-dropping-particle" : "", "parse-names" : false, "suffix" : "" }, { "dropping-particle" : "", "family" : "Varecka", "given" : "Roland", "non-dropping-particle" : "", "parse-names" : false, "suffix" : "" }, { "dropping-particle" : "", "family" : "Sommergruber", "given" : "Wolfgang", "non-dropping-particle" : "", "parse-names" : false, "suffix" : "" }, { "dropping-particle" : "", "family" : "Mikulits", "given" : "Wolfgang", "non-dropping-particle" : "", "parse-names" : false, "suffix" : "" }, { "dropping-particle" : "", "family" : "Schreiber", "given" : "Martin", "non-dropping-particle" : "", "parse-names" : false, "suffix" : "" } ], "container-title" : "Carcinogenesis", "id" : "ITEM-1", "issue" : "1", "issued" : { "date-parts" : [ [ "2007" ] ] }, "page" : "49-59", "title" : "Impact of constitutive IGF1/IGF2 stimulation on the transcriptional program of human breast cancer cells", "type" : "article-journal", "volume" : "28" }, "uris" : [ "http://www.mendeley.com/documents/?uuid=1ea34712-7329-4720-b2d0-fae3a0bd0967" ] } ], "mendeley" : { "formattedCitation" : "[41]", "plainTextFormattedCitation" : "[41]", "previouslyFormattedCitation" : "[39]" }, "properties" : { "noteIndex" : 0 }, "schema" : "https://github.com/citation-style-language/schema/raw/master/csl-citation.json" }</w:instrText>
      </w:r>
      <w:r w:rsidR="007E574F">
        <w:fldChar w:fldCharType="separate"/>
      </w:r>
      <w:r w:rsidR="0023334D" w:rsidRPr="0023334D">
        <w:rPr>
          <w:noProof/>
        </w:rPr>
        <w:t>[41]</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XXX),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XXX).  We confirmed the increase in CD36 protein levels by western blotting (Figure XXX)</w:t>
      </w:r>
    </w:p>
    <w:p w14:paraId="59D0B110" w14:textId="77777777" w:rsidR="00F82FCB" w:rsidRDefault="00F82FCB" w:rsidP="003669B1"/>
    <w:p w14:paraId="1D6D41C9" w14:textId="6A165EF2" w:rsidR="00F82FCB" w:rsidRPr="00F82FCB" w:rsidRDefault="00F82FCB" w:rsidP="003669B1">
      <w:r>
        <w:t xml:space="preserve">To </w:t>
      </w:r>
      <w:r w:rsidR="00D5799A">
        <w:t>evaluate</w:t>
      </w:r>
      <w:r>
        <w:t xml:space="preserve"> endocrine factors derived from the muscles, we evaluated the expression of reported myokines and found increases in the expression of both PAI1-1 (encoded by </w:t>
      </w:r>
      <w:r w:rsidRPr="00F82FCB">
        <w:rPr>
          <w:i/>
        </w:rPr>
        <w:t>Serpine1</w:t>
      </w:r>
      <w:r>
        <w:t>) and transcriptional downregulation of both Myostatin (</w:t>
      </w:r>
      <w:r w:rsidRPr="004905D8">
        <w:rPr>
          <w:i/>
        </w:rPr>
        <w:t>Mstn</w:t>
      </w:r>
      <w:r>
        <w:t>) and</w:t>
      </w:r>
      <w:r w:rsidR="004905D8">
        <w:t xml:space="preserve"> Osteocrin</w:t>
      </w:r>
      <w:r>
        <w:t xml:space="preserve"> (</w:t>
      </w:r>
      <w:r w:rsidRPr="004905D8">
        <w:rPr>
          <w:i/>
        </w:rPr>
        <w:t>Ostn</w:t>
      </w:r>
      <w:r>
        <w:t xml:space="preserve">).  We observed a 2.2X increase in </w:t>
      </w:r>
      <w:r>
        <w:rPr>
          <w:i/>
        </w:rPr>
        <w:t xml:space="preserve">Fgf21 </w:t>
      </w:r>
      <w:r>
        <w:t xml:space="preserve">expression, though it was below our detection threshold for significant testing.  </w:t>
      </w:r>
      <w:r w:rsidR="004905D8">
        <w:t xml:space="preserve">Guridi </w:t>
      </w:r>
      <w:r w:rsidR="004905D8">
        <w:rPr>
          <w:i/>
        </w:rPr>
        <w:t>et al.</w:t>
      </w:r>
      <w:r w:rsidR="004905D8">
        <w:t xml:space="preserve"> </w:t>
      </w:r>
      <w:r w:rsidR="004905D8">
        <w:fldChar w:fldCharType="begin" w:fldLock="1"/>
      </w:r>
      <w:r w:rsidR="0023334D">
        <w:instrText>ADDIN CSL_CITATION { "citationItems" : [ { "id" : "ITEM-1", "itemData" : { "DOI" : "10.1186/s13395-016-0084-8", "ISBN" : "1339501600", "ISSN" : "2044-5040", "PMID" : "27004103", "author" : [ { "dropping-particle" : "", "family" : "Guridi", "given" : "Maitea", "non-dropping-particle" : "", "parse-names" : false, "suffix" : "" }, { "dropping-particle" : "", "family" : "Kupr", "given" : "Barbara", "non-dropping-particle" : "", "parse-names" : false, "suffix" : "" }, { "dropping-particle" : "", "family" : "Romanino", "given" : "Klaas", "non-dropping-particle" : "", "parse-names" : false, "suffix" : "" }, { "dropping-particle" : "", "family" : "Lin", "given" : "Shuo", "non-dropping-particle" : "", "parse-names" : false, "suffix" : "" }, { "dropping-particle" : "", "family" : "Falcetta", "given" : "Denis", "non-dropping-particle" : "", "parse-names" : false, "suffix" : "" }, { "dropping-particle" : "", "family" : "Tintignac", "given" : "Lionel", "non-dropping-particle" : "", "parse-names" : false, "suffix" : "" }, { "dropping-particle" : "", "family" : "R\u00fcegg", "given" : "Markus A.", "non-dropping-particle" : "", "parse-names" : false, "suffix" : "" } ], "container-title" : "Skeletal Muscle", "id" : "ITEM-1", "issue" : "1", "issued" : { "date-parts" : [ [ "2016" ] ] }, "page" : "13", "publisher" : "Skeletal Muscle", "title" : "Alterations to mTORC1 signaling in the skeletal muscle differentially affect whole-body metabolism", "type" : "article-journal", "volume" : "6" }, "uris" : [ "http://www.mendeley.com/documents/?uuid=1dfb21af-e3ac-424a-83b8-13f5b9b4a754" ] } ], "mendeley" : { "formattedCitation" : "[42]", "plainTextFormattedCitation" : "[42]", "previouslyFormattedCitation" : "[40]" }, "properties" : { "noteIndex" : 0 }, "schema" : "https://github.com/citation-style-language/schema/raw/master/csl-citation.json" }</w:instrText>
      </w:r>
      <w:r w:rsidR="004905D8">
        <w:fldChar w:fldCharType="separate"/>
      </w:r>
      <w:r w:rsidR="0023334D" w:rsidRPr="0023334D">
        <w:rPr>
          <w:noProof/>
        </w:rPr>
        <w:t>[42]</w:t>
      </w:r>
      <w:r w:rsidR="004905D8">
        <w:fldChar w:fldCharType="end"/>
      </w:r>
      <w:r w:rsidR="004905D8">
        <w:rPr>
          <w:i/>
        </w:rPr>
        <w:t>,</w:t>
      </w:r>
      <w:r w:rsidR="004905D8">
        <w:t xml:space="preserve"> also observed an increase in FGF21 with muscle </w:t>
      </w:r>
      <w:r w:rsidR="004905D8" w:rsidRPr="004905D8">
        <w:rPr>
          <w:i/>
        </w:rPr>
        <w:t>Tsc1</w:t>
      </w:r>
      <w:r w:rsidR="004905D8">
        <w:t xml:space="preserve"> knockout, so</w:t>
      </w:r>
      <w:r>
        <w:t xml:space="preserve"> evaluated FGF21 levels in fasting sera from these animals and also identified increases in this </w:t>
      </w:r>
      <w:commentRangeStart w:id="18"/>
      <w:r>
        <w:t>hormone</w:t>
      </w:r>
      <w:commentRangeEnd w:id="18"/>
      <w:r w:rsidR="0028395B">
        <w:rPr>
          <w:rStyle w:val="CommentReference"/>
        </w:rPr>
        <w:commentReference w:id="18"/>
      </w:r>
      <w:r>
        <w:t>.</w:t>
      </w:r>
    </w:p>
    <w:p w14:paraId="1AB2C960" w14:textId="77777777" w:rsidR="00F82FCB" w:rsidRDefault="00F82FCB" w:rsidP="003669B1"/>
    <w:p w14:paraId="465F4257" w14:textId="77777777"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 7C-D).   Consistent with this and previous studies on </w:t>
      </w:r>
      <w:r w:rsidR="00F82FCB" w:rsidRPr="00F82FCB">
        <w:rPr>
          <w:i/>
        </w:rPr>
        <w:t>Tsc1</w:t>
      </w:r>
      <w:r w:rsidR="00F82FCB">
        <w:t xml:space="preserve"> knockout muscles we observed substantially more NADH staining of cryopreserved muscle sections (Figure 7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496E10EF" w:rsidR="00F82FCB" w:rsidRPr="00784182" w:rsidRDefault="00412036" w:rsidP="003669B1">
      <w:r>
        <w:t>While searching for an alternative mechanism for energy dissipation,</w:t>
      </w:r>
      <w:r w:rsidR="006374B4">
        <w:t xml:space="preserve"> </w:t>
      </w:r>
      <w:r>
        <w:t>we</w:t>
      </w:r>
      <w:r w:rsidR="004905D8">
        <w:t xml:space="preserve"> noted that there were dramatic increases in the ER Calcuim pump SERCA2 (encoded by </w:t>
      </w:r>
      <w:r w:rsidR="004905D8">
        <w:rPr>
          <w:i/>
        </w:rPr>
        <w:t>Atp2a2</w:t>
      </w:r>
      <w:r w:rsidR="004905D8">
        <w:t xml:space="preserve">), and its uncoupler Sarcolipin (encoded by </w:t>
      </w:r>
      <w:r w:rsidR="004905D8" w:rsidRPr="004905D8">
        <w:rPr>
          <w:i/>
        </w:rPr>
        <w:t>Sln</w:t>
      </w:r>
      <w:r w:rsidR="004905D8">
        <w:t xml:space="preserve">).  </w:t>
      </w:r>
      <w:r>
        <w:t xml:space="preserve">Sarcolipin has been reported to play a role in muscle-specific thermogenesis </w:t>
      </w:r>
      <w:r>
        <w:fldChar w:fldCharType="begin" w:fldLock="1"/>
      </w:r>
      <w:r w:rsidR="0023334D">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id" : "ITEM-3", "itemData" : { "DOI" : "10.1002/oby.21542", "ISSN" : "19307381", "author" : [ { "dropping-particle" : "", "family" : "Rowland", "given" : "Leslie A.", "non-dropping-particle" : "", "parse-names" : false, "suffix" : "" }, { "dropping-particle" : "", "family" : "Maurya", "given" : "Santosh K.", "non-dropping-particle" : "", "parse-names" : false, "suffix" : "" }, { "dropping-particle" : "", "family" : "Bal", "given" : "Naresh C.", "non-dropping-particle" : "", "parse-names" : false, "suffix" : "" }, { "dropping-particle" : "", "family" : "Kozak", "given" : "Leslie", "non-dropping-particle" : "", "parse-names" : false, "suffix" : "" }, { "dropping-particle" : "", "family" : "Periasamy", "given" : "Muthu", "non-dropping-particle" : "", "parse-names" : false, "suffix" : "" } ], "container-title" : "Obesity", "id" : "ITEM-3", "issue" : "00", "issued" : { "date-parts" : [ [ "2016" ] ] }, "page" : "10-13", "title" : "Sarcolipin and uncoupling protein 1 play distinct roles in diet-induced thermogenesis and do not compensate for one another", "type" : "article-journal", "volume" : "00" }, "uris" : [ "http://www.mendeley.com/documents/?uuid=4b569f4b-80ba-4902-b284-74d3d551ce6f" ] }, { "id" : "ITEM-4", "itemData" : { "DOI" : "10.1016/j.phrs.2015.10.020", "ISSN" : "1096-1186", "PMID" : "26521759", "abstract" : "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u223c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 "author" : [ { "dropping-particle" : "", "family" : "Maurya", "given" : "Santosh Kumar", "non-dropping-particle" : "", "parse-names" : false, "suffix" : "" }, { "dropping-particle" : "", "family" : "Periasamy", "given" : "Muthu", "non-dropping-particle" : "", "parse-names" : false, "suffix" : "" } ], "container-title" : "Pharmacological research", "id" : "ITEM-4", "issued" : { "date-parts" : [ [ "2015", "12" ] ] }, "page" : "270-5", "title" : "Sarcolipin is a novel regulator of muscle metabolism and obesity.", "type" : "article-journal", "volume" : "102" }, "uris" : [ "http://www.mendeley.com/documents/?uuid=dbecfda7-956f-4340-8ccc-055b2f9a16c5" ] } ], "mendeley" : { "formattedCitation" : "[43\u201346]", "plainTextFormattedCitation" : "[43\u201346]", "previouslyFormattedCitation" : "[41\u201344]" }, "properties" : { "noteIndex" : 0 }, "schema" : "https://github.com/citation-style-language/schema/raw/master/csl-citation.json" }</w:instrText>
      </w:r>
      <w:r>
        <w:fldChar w:fldCharType="separate"/>
      </w:r>
      <w:r w:rsidR="0023334D" w:rsidRPr="0023334D">
        <w:rPr>
          <w:noProof/>
        </w:rPr>
        <w:t>[43–46]</w:t>
      </w:r>
      <w:r>
        <w:fldChar w:fldCharType="end"/>
      </w:r>
      <w:r>
        <w:t xml:space="preserve">. </w:t>
      </w:r>
      <w:r w:rsidR="004905D8">
        <w:t xml:space="preserve">To </w:t>
      </w:r>
      <w:r>
        <w:t>evaluate SERCA2/Sarcolipin protein levels</w:t>
      </w:r>
      <w:r w:rsidR="004905D8">
        <w:t xml:space="preserve">, we performed western blotting of these lysates to evaluate expression of SERCA2 and Sarcolipin and observed that these proteins are also upregulated.  We therefore propose that the increased oxidative </w:t>
      </w:r>
      <w:r w:rsidR="00BF2F76">
        <w:t>activity</w:t>
      </w:r>
      <w:r w:rsidR="004905D8">
        <w:t xml:space="preserve"> in these muscles may be related to increased futile cycling of ATP by uncoupled SERCA2 at the </w:t>
      </w:r>
      <w:commentRangeStart w:id="20"/>
      <w:r w:rsidR="004905D8">
        <w:t>ER</w:t>
      </w:r>
      <w:commentRangeEnd w:id="20"/>
      <w:r w:rsidR="006374B4">
        <w:rPr>
          <w:rStyle w:val="CommentReference"/>
        </w:rPr>
        <w:commentReference w:id="20"/>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r w:rsidR="00784182" w:rsidRPr="00784182">
        <w:rPr>
          <w:i/>
        </w:rPr>
        <w:t>Mcu, Micu1</w:t>
      </w:r>
      <w:r w:rsidR="00784182">
        <w:t xml:space="preserve"> and </w:t>
      </w:r>
      <w:r w:rsidR="00784182" w:rsidRPr="00784182">
        <w:rPr>
          <w:i/>
        </w:rPr>
        <w:t>Micu2</w:t>
      </w:r>
      <w:r w:rsidR="00784182">
        <w:rPr>
          <w:i/>
        </w:rPr>
        <w:t xml:space="preserve"> </w:t>
      </w:r>
      <w:r w:rsidR="00784182">
        <w:t xml:space="preserve">see Supplementary Figure XXX).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0CB39097" w14:textId="7A302426" w:rsidR="00A922D2" w:rsidRPr="008437EE" w:rsidRDefault="00A922D2" w:rsidP="00A922D2">
      <w:commentRangeStart w:id="21"/>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23334D">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avi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47,48]", "plainTextFormattedCitation" : "[47,48]", "previouslyFormattedCitation" : "[45,46]" }, "properties" : { "noteIndex" : 0 }, "schema" : "https://github.com/citation-style-language/schema/raw/master/csl-citation.json" }</w:instrText>
      </w:r>
      <w:r w:rsidR="006F352E">
        <w:fldChar w:fldCharType="separate"/>
      </w:r>
      <w:r w:rsidR="0023334D" w:rsidRPr="0023334D">
        <w:rPr>
          <w:noProof/>
        </w:rPr>
        <w:t>[47,48]</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23334D">
        <w:instrText>ADDIN CSL_CITATION { "citationItems" : [ { "id" : "ITEM-1", "itemData" : { "DOI" : "10.1152/japplphysiol.00941.2010", "ISBN" : "1522-1601; 0161-7567",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id" : "ITEM-1", "issue" : "2", "issued" : { "date-parts" : [ [ "2011", "2" ] ] }, "page" : "561-8", "title" : "Signals mediating skeletal muscle remodeling by resistance exercise: PI3-kinase independent activation of mTORC1.", "type" : "article-journal", "volume" : "110" }, "uris" : [ "http://www.mendeley.com/documents/?uuid=8abc2ab4-6536-4a96-b6d6-aaf6da9ce1bc"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Mhai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 Endocrinology And Metabolism", "id" : "ITEM-2", "issue" : "4", "issued" : { "date-parts" : [ [ "2014", "6", "24" ] ] }, "page" : "E365-E373", "title" : "Molecular brakes regulating mTORC1 activation in skeletal muscle following synergist ablation.", "type" : "article-journal", "volume" : "307" }, "uris" : [ "http://www.mendeley.com/documents/?uuid=f8b78a1f-a66a-45aa-91ba-4505427b3483" ] } ], "mendeley" : { "formattedCitation" : "[49,50]", "plainTextFormattedCitation" : "[49,50]", "previouslyFormattedCitation" : "[47,48]" }, "properties" : { "noteIndex" : 0 }, "schema" : "https://github.com/citation-style-language/schema/raw/master/csl-citation.json" }</w:instrText>
      </w:r>
      <w:r w:rsidR="00DD2A58">
        <w:fldChar w:fldCharType="separate"/>
      </w:r>
      <w:r w:rsidR="0023334D" w:rsidRPr="0023334D">
        <w:rPr>
          <w:noProof/>
        </w:rPr>
        <w:t>[49,50]</w:t>
      </w:r>
      <w:r w:rsidR="00DD2A58">
        <w:fldChar w:fldCharType="end"/>
      </w:r>
      <w:r w:rsidR="00DD2A58">
        <w:t>.</w:t>
      </w:r>
      <w:commentRangeEnd w:id="21"/>
      <w:r w:rsidR="00200D61">
        <w:rPr>
          <w:rStyle w:val="CommentReference"/>
        </w:rPr>
        <w:commentReference w:id="21"/>
      </w:r>
    </w:p>
    <w:p w14:paraId="41D0AC97" w14:textId="77777777" w:rsidR="007D1A22" w:rsidRDefault="007D1A22" w:rsidP="007D1A22"/>
    <w:p w14:paraId="7EB87ED1" w14:textId="7EFD0136" w:rsidR="007D1A22" w:rsidRPr="007B0A52" w:rsidRDefault="007D1A22" w:rsidP="007D1A22">
      <w:r>
        <w:t xml:space="preserve">Clinical studies have shown that energy expenditure can rapidly increase in response to overfeeding </w:t>
      </w:r>
      <w:r>
        <w:fldChar w:fldCharType="begin" w:fldLock="1"/>
      </w:r>
      <w:r w:rsidR="0023334D">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51]", "plainTextFormattedCitation" : "[3,51]", "previouslyFormattedCitation" : "[3,49]" }, "properties" : { "noteIndex" : 0 }, "schema" : "https://github.com/citation-style-language/schema/raw/master/csl-citation.json" }</w:instrText>
      </w:r>
      <w:r>
        <w:fldChar w:fldCharType="separate"/>
      </w:r>
      <w:r w:rsidR="0023334D" w:rsidRPr="0023334D">
        <w:rPr>
          <w:noProof/>
        </w:rPr>
        <w:t>[3,51]</w:t>
      </w:r>
      <w:r>
        <w:fldChar w:fldCharType="end"/>
      </w:r>
      <w:r>
        <w:t xml:space="preserve">, consistent with the observation that obese individuals have higher energy expenditure than lean subjects </w:t>
      </w:r>
      <w:r w:rsidR="009F47C8">
        <w:fldChar w:fldCharType="begin" w:fldLock="1"/>
      </w:r>
      <w:r w:rsidR="0023334D">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a49d2c87-0dc2-4a78-bbcc-f0b55d286a57"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avid E.", "non-dropping-particle" : "", "parse-names" : false, "suffix" : "" }, { "dropping-particle" : "", "family" : "Hames", "given" : "K C", "non-dropping-particle" : "", "parse-names" : false, "suffix" : "" }, { "dropping-particle" : "", "family" : "Jakicic", "given" : "John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ae82d5c2-baeb-4c50-85a5-82e348ce5d7e" ] } ], "mendeley" : { "formattedCitation" : "[3,52\u201354]", "plainTextFormattedCitation" : "[3,52\u201354]", "previouslyFormattedCitation" : "[3,50\u201352]" }, "properties" : { "noteIndex" : 0 }, "schema" : "https://github.com/citation-style-language/schema/raw/master/csl-citation.json" }</w:instrText>
      </w:r>
      <w:r w:rsidR="009F47C8">
        <w:fldChar w:fldCharType="separate"/>
      </w:r>
      <w:r w:rsidR="0023334D" w:rsidRPr="0023334D">
        <w:rPr>
          <w:noProof/>
        </w:rPr>
        <w:t>[3,52–54]</w:t>
      </w:r>
      <w:r w:rsidR="009F47C8">
        <w:fldChar w:fldCharType="end"/>
      </w:r>
      <w:r w:rsidR="009F47C8">
        <w:t xml:space="preserve">.  Similarly, weight loss results in a rapid reduction in energy expenditure </w:t>
      </w:r>
      <w:r w:rsidR="009F47C8">
        <w:fldChar w:fldCharType="begin" w:fldLock="1"/>
      </w:r>
      <w:r w:rsidR="00882B61">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2,3,6]", "plainTextFormattedCitation" : "[2,3,6]", "previouslyFormattedCitation" : "[2,3,6]" }, "properties" : { "noteIndex" : 0 }, "schema" : "https://github.com/citation-style-language/schema/raw/master/csl-citation.json" }</w:instrText>
      </w:r>
      <w:r w:rsidR="009F47C8">
        <w:fldChar w:fldCharType="separate"/>
      </w:r>
      <w:r w:rsidR="00921CEC" w:rsidRPr="00921CEC">
        <w:rPr>
          <w:noProof/>
        </w:rPr>
        <w:t>[2,3,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 xml:space="preserve">contributes to body weight set point maintenance and make successful, long term weight loss very difficult.  </w:t>
      </w:r>
      <w:commentRangeStart w:id="22"/>
      <w:r w:rsidR="004A2F25">
        <w:t>Recent studies have shown that low carbohydrate (</w:t>
      </w:r>
      <w:r w:rsidR="00B1423F">
        <w:t>and</w:t>
      </w:r>
      <w:r w:rsidR="004A2F25">
        <w:t xml:space="preserve"> high protein) diets are more successful in maintaining weight reductions </w:t>
      </w:r>
      <w:r w:rsidR="004A2F25">
        <w:fldChar w:fldCharType="begin" w:fldLock="1"/>
      </w:r>
      <w:r w:rsidR="0023334D">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dropping-particle" : "", "family" : "Ed", "given" : "M", "non-dropping-particle" : "", "parse-names" : false, "suffix" : "" }, { "dropping-particle" : "", "family" : "Brill", "given" : "Carrie", "non-dropping-particle" : "", "parse-names" : false, "suffix" : "" }, { "dropping-particle" : "", "family" : "Mohammed", "given" : "B Selma", "non-dropping-particle" : "", "parse-names" : false, "suffix" : "" }, { "dropping-particle" : "", "family" : "Ph", "given" : "D",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Sc", "given" : "D",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6dba80e0-1edf-4867-9a95-3f0a029459c7" ] } ], "mendeley" : { "formattedCitation" : "[55]", "plainTextFormattedCitation" : "[55]", "previouslyFormattedCitation" : "[53]" }, "properties" : { "noteIndex" : 0 }, "schema" : "https://github.com/citation-style-language/schema/raw/master/csl-citation.json" }</w:instrText>
      </w:r>
      <w:r w:rsidR="004A2F25">
        <w:fldChar w:fldCharType="separate"/>
      </w:r>
      <w:r w:rsidR="0023334D" w:rsidRPr="0023334D">
        <w:rPr>
          <w:noProof/>
        </w:rPr>
        <w:t>[55]</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921CEC">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23334D">
        <w:instrText>ADDIN CSL_CITATION { "citationItems" : [ { "id" : "ITEM-1", "itemData" : { "DOI" : "10.1016/j.cmet.2015.07.021", "ISBN" : "1550-4131", "ISSN" : "15504131", "PMID" : "26278052", "abstract" : "Dietary carbohydrate restriction has been purported to cause endocrine adaptations that promote body fat loss more than dietary fat restriction. We selectively restricted dietary carbohydrate versus fat for 6 days following a 5-day baseline diet in 19 adults with obesity confined to a metabolic ward where they exercised daily. Subjects received both isocaloric diets in random order during each of two inpatient stays. Body fat loss was calculated as the difference between daily fat intake and net fat oxidation measured while residing in a metabolic chamber. Whereas carbohydrate restriction led to sustained increases in fat oxidation and loss of 53 \u00b1 6 g/day of body fat, fat oxidation was unchanged by fat restriction, leading to 89 \u00b1 6 g/day of fat loss, and was significantly greater than carbohydrate restriction (p = 0.002). Mathematical model simulations agreed with these data, but predicted that the body acts to minimize body fat differences with prolonged isocaloric diets varying in carbohydrate and fat.", "author" : [ { "dropping-particle" : "", "family" : "Hall", "given" : "Kevin D.", "non-dropping-particle" : "", "parse-names" : false, "suffix" : "" }, { "dropping-particle" : "", "family" : "Bemis", "given" : "Thomas", "non-dropping-particle" : "", "parse-names" : false, "suffix" : "" }, { "dropping-particle" : "", "family" : "Brychta", "given" : "Robert J.", "non-dropping-particle" : "", "parse-names" : false, "suffix" : "" }, { "dropping-particle" : "", "family" : "Chen", "given" : "Kong Y.", "non-dropping-particle" : "", "parse-names" : false, "suffix" : "" }, { "dropping-particle" : "", "family" : "Courville", "given" : "Amber", "non-dropping-particle" : "", "parse-names" : false, "suffix" : "" }, { "dropping-particle" : "", "family" : "Crayner", "given" : "Emma 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 D.", "non-dropping-particle" : "", "parse-names" : false, "suffix" : "" }, { "dropping-particle" : "V.", "family" : "Miller", "given" : "Bernard", "non-dropping-particle" : "", "parse-names" : false, "suffix" : "" }, { "dropping-particle" : "", "family" : "Prado", "given" : "Carla M.", "non-dropping-particle" : "", "parse-names" : false, "suffix" : "" }, { "dropping-particle" : "", "family" : "Siervo", "given" : "Mario", "non-dropping-particle" : "", "parse-names" : false, "suffix" : "" }, { "dropping-particle" : "", "family" : "Skarulis", "given" : "Monica C.", "non-dropping-particle" : "", "parse-names" : false, "suffix" : "" }, { "dropping-particle" : "", "family" : "Walter", "given" : "Mary", "non-dropping-particle" : "", "parse-names" : false, "suffix" : "" }, { "dropping-particle" : "", "family" : "Walter", "given" : "Peter 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601c1866-32b3-460f-987e-ccd2ac7fdb7e" ] } ], "mendeley" : { "formattedCitation" : "[56]", "plainTextFormattedCitation" : "[56]", "previouslyFormattedCitation" : "[54]" }, "properties" : { "noteIndex" : 0 }, "schema" : "https://github.com/citation-style-language/schema/raw/master/csl-citation.json" }</w:instrText>
      </w:r>
      <w:r w:rsidR="00A10EEA">
        <w:fldChar w:fldCharType="separate"/>
      </w:r>
      <w:r w:rsidR="0023334D" w:rsidRPr="0023334D">
        <w:rPr>
          <w:noProof/>
        </w:rPr>
        <w:t>[56]</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23334D">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D.",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57]", "plainTextFormattedCitation" : "[5,57]", "previouslyFormattedCitation" : "[5,55]" }, "properties" : { "noteIndex" : 0 }, "schema" : "https://github.com/citation-style-language/schema/raw/master/csl-citation.json" }</w:instrText>
      </w:r>
      <w:r w:rsidR="004A2F25">
        <w:fldChar w:fldCharType="separate"/>
      </w:r>
      <w:r w:rsidR="0023334D" w:rsidRPr="0023334D">
        <w:rPr>
          <w:noProof/>
        </w:rPr>
        <w:t>[5,57]</w:t>
      </w:r>
      <w:r w:rsidR="004A2F25">
        <w:fldChar w:fldCharType="end"/>
      </w:r>
      <w:r w:rsidR="004A2F25">
        <w:t>.</w:t>
      </w:r>
      <w:r w:rsidR="007B0A52">
        <w:t xml:space="preserve">  </w:t>
      </w:r>
      <w:commentRangeEnd w:id="22"/>
      <w:r w:rsidR="00AF5598">
        <w:rPr>
          <w:rStyle w:val="CommentReference"/>
        </w:rPr>
        <w:commentReference w:id="22"/>
      </w:r>
      <w:r w:rsidR="00B4027F">
        <w:t xml:space="preserve">This is consistent with the elevated thermogenic effect of protein feeding </w:t>
      </w:r>
      <w:r w:rsidR="00B4027F">
        <w:fldChar w:fldCharType="begin" w:fldLock="1"/>
      </w:r>
      <w:r w:rsidR="0023334D">
        <w:instrText>ADDIN CSL_CITATION { "citationItems" : [ { "id" : "ITEM-1", "itemData" : { "DOI" : "10.1038/sj.ijo.0800810", "ISBN" : "0307-0565; 0307-0565", "ISSN" : "0307-0565", "PMID" : "10193874", "abstract" : "OBJECTIVE: To study the effect of diet composition on diet-induced thermogenesis (DIT) over 24h in a respiration chamber. SUBJECTS: Eight healthy female volunteers (age 27 +/- 3 y; body mass index, BMI 23 +/- 3 kg/m2). DIETS: A high protein and carbohydrate (HP/C) (60:10:30; percentage energy (E%)carbohydrate, fat and protein, respectively) and high fat (HF) (30:60:10 respectively) diet, both isoenergetic, isovolumetric, composed of normal food items and matched for organoleptic properties (taste, smell, appearance). DESIGN: Subjects spent two 36h periods each in a respiration chamber consuming both test diets in random order. Components of 24h energy expenditure (24h EE): sleeping metabolic rate, DIT and activity induced energy expenditure were measured. RESULTS: DIT was higher in all subjects while on the HP/C diet (1295 kJ/d vs 931 kJ/d; 14.6% vs 10.5% of energy intake; P &lt; 0.02). There was no significant difference in other components or total 24h EE, although there was a trend towards higher EE on the HP/C diet. CONCLUSION: A high protein and carbohydrate diet induces a greater thermic response in healthy individuals when compared to a high fat diet.", "author" : [ { "dropping-particle" : "", "family" : "Westerterp", "given" : "", "non-dropping-particle" : "", "parse-names" : false, "suffix" : "" }, { "dropping-particle" : "", "family" : "Wilson", "given" : "", "non-dropping-particle" : "", "parse-names" : false, "suffix" : "" }, { "dropping-particle" : "", "family" : "Rolland", "given" : "", "non-dropping-particle" : "", "parse-names" : false, "suffix" : "" } ], "container-title" : "International journal of obesity and related metabolic disorders : journal of the International Association for the Study of Obesity", "id" : "ITEM-1", "issue" : "3", "issued" : { "date-parts" : [ [ "1999" ] ] }, "page" : "287-292", "title" : "Diet induced thermogenesis measured over 24h in a respiration chamber: effect of diet composition.", "type" : "article-journal", "volume" : "23" }, "uris" : [ "http://www.mendeley.com/documents/?uuid=721f833a-9972-4439-90db-3350e9d2f9c6" ] } ], "mendeley" : { "formattedCitation" : "[58]", "plainTextFormattedCitation" : "[58]", "previouslyFormattedCitation" : "[56]" }, "properties" : { "noteIndex" : 0 }, "schema" : "https://github.com/citation-style-language/schema/raw/master/csl-citation.json" }</w:instrText>
      </w:r>
      <w:r w:rsidR="00B4027F">
        <w:fldChar w:fldCharType="separate"/>
      </w:r>
      <w:r w:rsidR="0023334D" w:rsidRPr="0023334D">
        <w:rPr>
          <w:noProof/>
        </w:rPr>
        <w:t>[58]</w:t>
      </w:r>
      <w:r w:rsidR="00B4027F">
        <w:fldChar w:fldCharType="end"/>
      </w:r>
      <w:r w:rsidR="00B4027F">
        <w:t>. While the mechanisms of protein-intake associated thermogenesis are unknown, these data suggest that mTORC1 in muscle may play a role in this process</w:t>
      </w:r>
      <w:r w:rsidR="00BE33EC">
        <w:t xml:space="preserve"> as </w:t>
      </w:r>
      <w:r w:rsidR="008947CA">
        <w:t xml:space="preserve">elevations in </w:t>
      </w:r>
      <w:r w:rsidR="00BE33EC">
        <w:t xml:space="preserve">amino acids </w:t>
      </w:r>
      <w:r w:rsidR="008947CA">
        <w:t xml:space="preserve">are associated with mTORC1 activation </w:t>
      </w:r>
      <w:r w:rsidR="00BE33EC">
        <w:fldChar w:fldCharType="begin" w:fldLock="1"/>
      </w:r>
      <w:r w:rsidR="00BE33EC">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83e5a15f-a5a6-46b8-8791-8fd7577d1bf6"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23fe9060-ceed-4dcf-a618-7a87c7fab866" ] } ], "mendeley" : { "formattedCitation" : "[26,27]", "plainTextFormattedCitation" : "[26,27]", "previouslyFormattedCitation" : "[26,27]" }, "properties" : { "noteIndex" : 0 }, "schema" : "https://github.com/citation-style-language/schema/raw/master/csl-citation.json" }</w:instrText>
      </w:r>
      <w:r w:rsidR="00BE33EC">
        <w:fldChar w:fldCharType="separate"/>
      </w:r>
      <w:r w:rsidR="00BE33EC" w:rsidRPr="00921CEC">
        <w:rPr>
          <w:noProof/>
        </w:rPr>
        <w:t>[26,27]</w:t>
      </w:r>
      <w:r w:rsidR="00BE33EC">
        <w:fldChar w:fldCharType="end"/>
      </w:r>
      <w:r w:rsidR="00B4027F">
        <w:t xml:space="preserve">.  </w:t>
      </w:r>
      <w:r w:rsidR="007B0A52">
        <w:t xml:space="preserve">It is unlikely that brown adipose tissue mediates these effects as there is no increase in brown adipose tissue oxygen consumption in response to HFD </w:t>
      </w:r>
      <w:r w:rsidR="007B0A52">
        <w:fldChar w:fldCharType="begin" w:fldLock="1"/>
      </w:r>
      <w:r w:rsidR="0023334D">
        <w:instrText>ADDIN CSL_CITATION { "citationItems" : [ { "id" : "ITEM-1", "itemData" : { "ISSN" : "0008-4212", "PMID" : "3242772", "abstract" : "Young male Sprague-Dawley rats were induced to overeat (approximately 45%) by provision of a \"cafeteria\" (CAF) diet of palatable human foods. Normophagic rats fed a commercial chow or a semisynthetic diet served as controls. The CAF rats exhibited (a) the reduced food efficiency and the propranolol-inhibitable elevation in resting metabolic rate (resting VO2) that are indicative of a facultative diet-induced thermogenesis (DIT) by which excess energy gain is resisted, and (b) certain changes in brown adipose tissue (BAT) that are among those taken as evidence for BAT as the effector of DIT, e.g., increased protein content and increased mitochondrial binding of GDP. To assess directly and quantitatively the contribution by BAT to the elevation in VO2 (apparent DIT) of the CAF rats, BAT O2 consumption was determined (Fick principle) from measurements of tissue blood flow (microsphere method) and the arteriovenous difference in blood O2 across interscapular BAT (IBAT). To obtain the measurements, the animals were fitted under halothane anesthesia with vascular cannulas for intraventricular injection of microspheres and sampling of arterial blood and the venous effluent of IBAT. After recovery from anesthesia and rewarming to normal body temperature the animals were placed singly in a temperature-controlled metabolic chamber and the measurements, which also included determination of resting VO2, were made 1.5-2 h later about 11:30 h. As determined from measurements made at 28 degrees C (thermoneutrality) mean values of resting VO2 for the cannulated rats were unchanged from those of intact (unoperated) CAF or control rats.(ABSTRACT TRUNCATED AT 250 WORDS)", "author" : [ { "dropping-particle" : "", "family" : "Ma", "given" : "S W", "non-dropping-particle" : "", "parse-names" : false, "suffix" : "" }, { "dropping-particle" : "", "family" : "Foster", "given" : "D O", "non-dropping-particle" : "", "parse-names" : false, "suffix" : "" }, { "dropping-particle" : "", "family" : "Nadeau", "given" : "B E", "non-dropping-particle" : "", "parse-names" : false, "suffix" : "" }, { "dropping-particle" : "", "family" : "Triandafillou", "given" : "J", "non-dropping-particle" : "", "parse-names" : false, "suffix" : "" } ], "container-title" : "Canadian journal of physiology and pharmacology", "id" : "ITEM-1", "issue" : "11", "issued" : { "date-parts" : [ [ "1988", "11" ] ] }, "page" : "1347-54", "title" : "Absence of increased oxygen consumption in brown adipose tissue of rats exhibiting \"cafeteria\" diet-induced thermogenesis.", "type" : "article-journal", "volume" : "66" }, "uris" : [ "http://www.mendeley.com/documents/?uuid=ebbb1049-cf54-42e8-a741-7fe8caa0d270" ] } ], "mendeley" : { "formattedCitation" : "[59]", "plainTextFormattedCitation" : "[59]", "previouslyFormattedCitation" : "[57]" }, "properties" : { "noteIndex" : 0 }, "schema" : "https://github.com/citation-style-language/schema/raw/master/csl-citation.json" }</w:instrText>
      </w:r>
      <w:r w:rsidR="007B0A52">
        <w:fldChar w:fldCharType="separate"/>
      </w:r>
      <w:r w:rsidR="0023334D" w:rsidRPr="0023334D">
        <w:rPr>
          <w:noProof/>
        </w:rPr>
        <w:t>[59]</w:t>
      </w:r>
      <w:r w:rsidR="007B0A52">
        <w:fldChar w:fldCharType="end"/>
      </w:r>
      <w:r w:rsidR="007B0A52">
        <w:t xml:space="preserve">, nor </w:t>
      </w:r>
      <w:r w:rsidR="000B3C34">
        <w:t>are there increases in</w:t>
      </w:r>
      <w:r w:rsidR="007B0A52">
        <w:t xml:space="preserve"> HFD-induced energy expenditure in </w:t>
      </w:r>
      <w:r w:rsidR="007B0A52">
        <w:rPr>
          <w:i/>
        </w:rPr>
        <w:t>Ucp1</w:t>
      </w:r>
      <w:r w:rsidR="007B0A52">
        <w:t xml:space="preserve"> knockout mice </w:t>
      </w:r>
      <w:r w:rsidR="007B0A52">
        <w:fldChar w:fldCharType="begin" w:fldLock="1"/>
      </w:r>
      <w:r w:rsidR="0023334D">
        <w:instrText>ADDIN CSL_CITATION { "citationItems" : [ { "id" : "ITEM-1", "itemData" : { "DOI" : "10.1074/jbc.M804268200", "ISBN" : "0021-9258", "ISSN" : "0021-9258", "PMID" : "18678870", "abstract" : "Our current paradigm for obesity assumes that reduced thermogenic capacity increases susceptibility to obesity, whereas enhanced thermogenic capacity protects against obesity. Here we report that elimination of two major thermogenic pathways encoded by the mitochondrial uncoupling protein (Ucp1) and mitochondrial glycerol-3-phosphate dehydrogenase (Gdm) result in mice with increased resistance to diet-induced obesity when housed at 28 degrees C, provided prior adaptation occurred at 20 degrees C. Obesity resistant Gdm(-/-).Ucp1(-/-) mice maintained at 28 degrees C have increased energy expenditure, in part through conversion of white to brown adipocytes in inguinal fat. Increased oxygen consumption in inguinal fat cell suspensions and the up-regulation of genes of mitochondrial function and fat metabolism indicated increased thermogenic activity, despite the absence of UCP1, whereas liver and skeletal muscle showed no changes in gene expression. Additionally, comparisons of energy expenditure in UCP1-deficient and wild type mice fed an obesogenic diet indicates that UCP1-based brown fat-based thermogenesis plays no role in so-called diet-induced thermogenesis. Accordingly, a new paradigm for obesity emerges in which the inactivation of major thermogenic pathways force the induction of alternative pathways that increase metabolic inefficiency.", "author" : [ { "dropping-particle" : "", "family" : "Anunciado-Koza", "given" : "Rea", "non-dropping-particle" : "", "parse-names" : false, "suffix" : "" }, { "dropping-particle" : "", "family" : "Ukropec", "given" : "Jozef", "non-dropping-particle" : "", "parse-names" : false, "suffix" : "" }, { "dropping-particle" : "", "family" : "Koza", "given" : "Robert a", "non-dropping-particle" : "", "parse-names" : false, "suffix" : "" }, { "dropping-particle" : "", "family" : "Kozak", "given" : "Leslie P.", "non-dropping-particle" : "", "parse-names" : false, "suffix" : "" } ], "container-title" : "The Journal of biological chemistry", "id" : "ITEM-1", "issue" : "41", "issued" : { "date-parts" : [ [ "2008" ] ] }, "page" : "27688-97", "title" : "Inactivation of UCP1 and the glycerol phosphate cycle synergistically increases energy expenditure to resist diet-induced obesity.", "type" : "article-journal", "volume" : "283" }, "uris" : [ "http://www.mendeley.com/documents/?uuid=00985014-9612-486a-9e3b-b3e77aae5847" ] } ], "mendeley" : { "formattedCitation" : "[60]", "plainTextFormattedCitation" : "[60]", "previouslyFormattedCitation" : "[58]" }, "properties" : { "noteIndex" : 0 }, "schema" : "https://github.com/citation-style-language/schema/raw/master/csl-citation.json" }</w:instrText>
      </w:r>
      <w:r w:rsidR="007B0A52">
        <w:fldChar w:fldCharType="separate"/>
      </w:r>
      <w:r w:rsidR="0023334D" w:rsidRPr="0023334D">
        <w:rPr>
          <w:noProof/>
        </w:rPr>
        <w:t>[60]</w:t>
      </w:r>
      <w:r w:rsidR="007B0A52">
        <w:fldChar w:fldCharType="end"/>
      </w:r>
      <w:r w:rsidR="007B0A52">
        <w:t>.</w:t>
      </w:r>
      <w:r w:rsidR="00B4027F">
        <w:t xml:space="preserve">  </w:t>
      </w:r>
    </w:p>
    <w:p w14:paraId="20FE2733" w14:textId="77777777" w:rsidR="003F5FAC" w:rsidRDefault="003F5FAC" w:rsidP="007D1A22"/>
    <w:p w14:paraId="1319FE07" w14:textId="123836A0" w:rsidR="00926840" w:rsidRPr="00926840" w:rsidRDefault="0045183A" w:rsidP="007D1A22">
      <w:r>
        <w:t>Our</w:t>
      </w:r>
      <w:r w:rsidR="003F5FAC">
        <w:t xml:space="preserve"> identification of </w:t>
      </w:r>
      <w:r w:rsidR="00E522BC">
        <w:t xml:space="preserve">skeletal muscle </w:t>
      </w:r>
      <w:r w:rsidR="003F5FAC">
        <w:t xml:space="preserve">mTORC1 as </w:t>
      </w:r>
      <w:r w:rsidR="00E522BC">
        <w:t xml:space="preserve">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921CEC">
        <w:t xml:space="preserve"> (reviewed in </w:t>
      </w:r>
      <w:r w:rsidR="00921CEC">
        <w:fldChar w:fldCharType="begin" w:fldLock="1"/>
      </w:r>
      <w:r w:rsidR="0023334D">
        <w:instrText>ADDIN CSL_CITATION { "citationItems" : [ { "id" : "ITEM-1", "itemData" : { "DOI" : "10.1080/07315724.2004.10719381", "ISBN" : "0731-5724", "ISSN" : "0731-5724", "PMID" : "15466943", "abstract" : "For years, proponents of some fad diets have claimed that higher amounts of protein facilitate weight loss. Only in recent years have studies begun to examine the effects of high protein diets on energy expenditure, subsequent energy intake and weight loss as compared to lower protein diets. In this study, we conducted a systematic review of randomized investigations on the effects of high protein diets on dietary thermogenesis, satiety, body weight and fat loss. There is convincing evidence that a higher protein intake increases thermogenesis and satiety compared to diets of lower protein content. The weight of evidence also suggests that high protein meals lead to a reduced subsequent energy intake. Some evidence suggests that diets higher in protein result in an increased weight loss and fat loss as compared to diets lower in protein, but findings have not been consistent. In dietary practice, it may be beneficial to partially replace refined carbohydrate with protein sources that are low in saturated fat. Although recent evidence supports potential benefit, rigorous longer-term studies are needed to investigate the effects of high protein diets on weight loss and weight maintenance.", "author" : [ { "dropping-particle" : "", "family" : "Halton", "given" : "Thomas L", "non-dropping-particle" : "", "parse-names" : false, "suffix" : "" }, { "dropping-particle" : "", "family" : "Hu", "given" : "Frank B.", "non-dropping-particle" : "", "parse-names" : false, "suffix" : "" } ], "container-title" : "Journal of the American College of Nutrition", "id" : "ITEM-1", "issue" : "5", "issued" : { "date-parts" : [ [ "2004" ] ] }, "page" : "373-385", "title" : "The effects of high protein diets on thermogenesis, satiety and weight loss: a critical review.", "type" : "article-journal", "volume" : "23" }, "uris" : [ "http://www.mendeley.com/documents/?uuid=8b75f4bf-eeb6-49a9-9683-4e6248518aa6" ] } ], "mendeley" : { "formattedCitation" : "[61]", "plainTextFormattedCitation" : "[61]", "previouslyFormattedCitation" : "[59]" }, "properties" : { "noteIndex" : 0 }, "schema" : "https://github.com/citation-style-language/schema/raw/master/csl-citation.json" }</w:instrText>
      </w:r>
      <w:r w:rsidR="00921CEC">
        <w:fldChar w:fldCharType="separate"/>
      </w:r>
      <w:r w:rsidR="0023334D" w:rsidRPr="0023334D">
        <w:rPr>
          <w:noProof/>
        </w:rPr>
        <w:t>[61]</w:t>
      </w:r>
      <w:r w:rsidR="00921CEC">
        <w:fldChar w:fldCharType="end"/>
      </w:r>
      <w:r w:rsidR="00921CEC">
        <w:t>)</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23334D">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62]", "plainTextFormattedCitation" : "[62]", "previouslyFormattedCitation" : "[60]" }, "properties" : { "noteIndex" : 0 }, "schema" : "https://github.com/citation-style-language/schema/raw/master/csl-citation.json" }</w:instrText>
      </w:r>
      <w:r w:rsidR="00B83F46">
        <w:fldChar w:fldCharType="separate"/>
      </w:r>
      <w:r w:rsidR="0023334D" w:rsidRPr="0023334D">
        <w:rPr>
          <w:noProof/>
        </w:rPr>
        <w:t>[62]</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926840">
        <w:t xml:space="preserve">. Our findings of reduced diet-induced obesity and increased energy expenditure are also generally congruent with the findings of Guridi </w:t>
      </w:r>
      <w:r w:rsidR="00926840">
        <w:rPr>
          <w:i/>
        </w:rPr>
        <w:t xml:space="preserve">et al. </w:t>
      </w:r>
      <w:r w:rsidR="00926840">
        <w:rPr>
          <w:i/>
        </w:rPr>
        <w:fldChar w:fldCharType="begin" w:fldLock="1"/>
      </w:r>
      <w:r w:rsidR="00921CEC">
        <w:rPr>
          <w:i/>
        </w:rPr>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926840">
        <w:rPr>
          <w:i/>
        </w:rPr>
        <w:fldChar w:fldCharType="separate"/>
      </w:r>
      <w:r w:rsidR="00926840" w:rsidRPr="00926840">
        <w:rPr>
          <w:noProof/>
        </w:rPr>
        <w:t>[22]</w:t>
      </w:r>
      <w:r w:rsidR="00926840">
        <w:rPr>
          <w:i/>
        </w:rPr>
        <w:fldChar w:fldCharType="end"/>
      </w:r>
      <w:r w:rsidR="00926840">
        <w:rPr>
          <w:i/>
        </w:rPr>
        <w:t>,</w:t>
      </w:r>
      <w:r w:rsidR="00926840">
        <w:t xml:space="preserve"> however our model has several important differences.  We do not observe insulin resistance in our animals, nor do we observe myoatrophy as measured either by reduc</w:t>
      </w:r>
      <w:r w:rsidR="000654BB">
        <w:t>ed</w:t>
      </w:r>
      <w:r w:rsidR="00926840">
        <w:t xml:space="preserve"> lean body mass or </w:t>
      </w:r>
      <w:r w:rsidR="00E01C7B">
        <w:t xml:space="preserve">increased </w:t>
      </w:r>
      <w:r w:rsidR="00926840">
        <w:t>expression of atrogenes</w:t>
      </w:r>
      <w:r w:rsidR="00B457C1">
        <w:t xml:space="preserve"> (data not shown)</w:t>
      </w:r>
      <w:r w:rsidR="00926840">
        <w:t xml:space="preserve">.  Furthermore, we do not observe transcriptional elevation of </w:t>
      </w:r>
      <w:r w:rsidR="000654BB">
        <w:t>fatty acid synthase (</w:t>
      </w:r>
      <w:r w:rsidR="000654BB" w:rsidRPr="000654BB">
        <w:rPr>
          <w:i/>
        </w:rPr>
        <w:t>Fasn</w:t>
      </w:r>
      <w:r w:rsidR="000654BB">
        <w:t>) or GLUT1 (</w:t>
      </w:r>
      <w:r w:rsidR="000654BB" w:rsidRPr="000654BB">
        <w:rPr>
          <w:i/>
        </w:rPr>
        <w:t>Slc2a1</w:t>
      </w:r>
      <w:r w:rsidR="000654BB">
        <w:t xml:space="preserve">).  Whether muscle atrophy, insulin resistance and the expression of these genes are linked is unclear, but these differences may reflect different Cre drivers used, as </w:t>
      </w:r>
      <w:r w:rsidR="000654BB" w:rsidRPr="000654BB">
        <w:rPr>
          <w:i/>
        </w:rPr>
        <w:t>ACTA1-Cre</w:t>
      </w:r>
      <w:r w:rsidR="000654BB">
        <w:t xml:space="preserve"> was used in those studies, while </w:t>
      </w:r>
      <w:r w:rsidR="000654BB" w:rsidRPr="000654BB">
        <w:rPr>
          <w:i/>
        </w:rPr>
        <w:t>Ckmm-Cre</w:t>
      </w:r>
      <w:r w:rsidR="000654BB">
        <w:t xml:space="preserve"> was used in our studies.  </w:t>
      </w:r>
    </w:p>
    <w:p w14:paraId="2AB4686A" w14:textId="77777777" w:rsidR="00926840" w:rsidRDefault="00926840" w:rsidP="007D1A22"/>
    <w:p w14:paraId="51329E80" w14:textId="2453014F" w:rsidR="003F5FAC" w:rsidRPr="00B83F46" w:rsidRDefault="000654BB" w:rsidP="007D1A22">
      <w:r>
        <w:t>While one mechanism linking muscle mTOR</w:t>
      </w:r>
      <w:r w:rsidR="002638F5">
        <w:t xml:space="preserve">C1 activity to reduced fat mass may be </w:t>
      </w:r>
      <w:r w:rsidR="00B96350">
        <w:t xml:space="preserve">elevations in muscle-derived </w:t>
      </w:r>
      <w:r>
        <w:t>FGF21</w:t>
      </w:r>
      <w:r w:rsidR="002638F5">
        <w:t xml:space="preserve"> </w:t>
      </w:r>
      <w:r w:rsidR="002638F5">
        <w:fldChar w:fldCharType="begin" w:fldLock="1"/>
      </w:r>
      <w:r w:rsidR="0023334D">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id" : "ITEM-2", "itemData" : { "DOI" : "10.1172/JCI77361", "ISSN" : "1558-8238", "PMID" : "26121750", "abstract" : "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u03b3 coactivator-1\u03b1 (PGC-1\u03b1)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 "author" : [ { "dropping-particle" : "", "family" : "Tsai", "given" : "Shihyin", "non-dropping-particle" : "", "parse-names" : false, "suffix" : "" }, { "dropping-particle" : "", "family" : "Sitzmann", "given" : "Joanna M", "non-dropping-particle" : "", "parse-names" : false, "suffix" : "" }, { "dropping-particle" : "", "family" : "Dastidar", "given" : "Somasish G", "non-dropping-particle" : "", "parse-names" : false, "suffix" : "" }, { "dropping-particle" : "", "family" : "Rodriguez", "given" : "Ariana a", "non-dropping-particle" : "", "parse-names" : false, "suffix" : "" }, { "dropping-particle" : "", "family" : "Vu", "given" : "Stephanie L", "non-dropping-particle" : "", "parse-names" : false, "suffix" : "" }, { "dropping-particle" : "", "family" : "McDonald", "given" : "Circe E.", "non-dropping-particle" : "", "parse-names" : false, "suffix" : "" }, { "dropping-particle" : "", "family" : "Academia", "given" : "Emmeline C", "non-dropping-particle" : "", "parse-names" : false, "suffix" : "" }, { "dropping-particle" : "", "family" : "O'Leary", "given" : "Monique N", "non-dropping-particle" : "", "parse-names" : false, "suffix" : "" }, { "dropping-particle" : "", "family" : "Ashe", "given" : "Travis D", "non-dropping-particle" : "", "parse-names" : false, "suffix" : "" }, { "dropping-particle" : "", "family" : "Spada", "given" : "Albert R.", "non-dropping-particle" : "La", "parse-names" : false, "suffix" : "" }, { "dropping-particle" : "", "family" : "Kennedy", "given" : "Brian\u00a0K.", "non-dropping-particle" : "", "parse-names" : false, "suffix" : "" } ], "container-title" : "The Journal of clinical investigation", "id" : "ITEM-2", "issue" : "8", "issued" : { "date-parts" : [ [ "2015", "8", "3" ] ] }, "page" : "2952-64", "title" : "Muscle-specific 4E-BP1 signaling activation improves metabolic parameters during aging and obesity.", "type" : "article-journal", "volume" : "125" }, "uris" : [ "http://www.mendeley.com/documents/?uuid=23113948-169a-45a0-b5ae-23a7e0fc47a9" ] }, { "id" : "ITEM-3", "itemData" : { "DOI" : "10.1038/nm.3014", "ISSN" : "1546-170X", "PMID" : "23202295", "abstract" : "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 "author" : [ { "dropping-particle" : "", "family" : "Kim", "given" : "Kook Hwan", "non-dropping-particle" : "", "parse-names" : false, "suffix" : "" }, { "dropping-particle" : "", "family" : "Jeong", "given" : "Yeon Taek", "non-dropping-particle" : "", "parse-names" : false, "suffix" : "" }, { "dropping-particle" : "", "family" : "Oh", "given" : "Hyunhee", "non-dropping-particle" : "", "parse-names" : false, "suffix" : "" }, { "dropping-particle" : "", "family" : "Kim", "given" : "Seong Hun", "non-dropping-particle" : "", "parse-names" : false, "suffix" : "" }, { "dropping-particle" : "", "family" : "Cho", "given" : "Jae Min", "non-dropping-particle" : "", "parse-names" : false, "suffix" : "" }, { "dropping-particle" : "", "family" : "Kim", "given" : "Yo-Na", "non-dropping-particle" : "", "parse-names" : false, "suffix" : "" }, { "dropping-particle" : "", "family" : "Kim", "given" : "Su Sung", "non-dropping-particle" : "", "parse-names" : false, "suffix" : "" }, { "dropping-particle" : "", "family" : "Kim", "given" : "Do Hoon", "non-dropping-particle" : "", "parse-names" : false, "suffix" : "" }, { "dropping-particle" : "", "family" : "Hur", "given" : "Kyu Yeon", "non-dropping-particle" : "", "parse-names" : false, "suffix" : "" }, { "dropping-particle" : "", "family" : "Kim", "given" : "Hyoung Kyu", "non-dropping-particle" : "", "parse-names" : false, "suffix" : "" }, { "dropping-particle" : "", "family" : "Ko", "given" : "Taehee", "non-dropping-particle" : "", "parse-names" : false, "suffix" : "" }, { "dropping-particle" : "", "family" : "Han", "given" : "Jin", "non-dropping-particle" : "", "parse-names" : false, "suffix" : "" }, { "dropping-particle" : "", "family" : "Kim", "given" : "Hong Lim", "non-dropping-particle" : "", "parse-names" : false, "suffix" : "" }, { "dropping-particle" : "", "family" : "Kim", "given" : "Jin", "non-dropping-particle" : "", "parse-names" : false, "suffix" : "" }, { "dropping-particle" : "", "family" : "Back", "given" : "Sung Hoon", "non-dropping-particle" : "", "parse-names" : false, "suffix" : "" }, { "dropping-particle" : "", "family" : "Komatsu", "given" : "Masaaki", "non-dropping-particle" : "", "parse-names" : false, "suffix" : "" }, { "dropping-particle" : "", "family" : "Chen", "given" : "Hsiuchen", "non-dropping-particle" : "", "parse-names" : false, "suffix" : "" }, { "dropping-particle" : "", "family" : "Chan", "given" : "David C", "non-dropping-particle" : "", "parse-names" : false, "suffix" : "" }, { "dropping-particle" : "", "family" : "Konishi", "given" : "Morichika", "non-dropping-particle" : "", "parse-names" : false, "suffix" : "" }, { "dropping-particle" : "", "family" : "Itoh", "given" : "Nobuyuki", "non-dropping-particle" : "", "parse-names" : false, "suffix" : "" }, { "dropping-particle" : "", "family" : "Choi", "given" : "Cheol Soo", "non-dropping-particle" : "", "parse-names" : false, "suffix" : "" }, { "dropping-particle" : "", "family" : "Lee", "given" : "Myung-Shik", "non-dropping-particle" : "", "parse-names" : false, "suffix" : "" } ], "container-title" : "Nature medicine", "id" : "ITEM-3", "issued" : { "date-parts" : [ [ "2012", "12", "2" ] ] }, "title" : "Autophagy deficiency leads to protection from obesity and insulin resistance by inducing Fgf21 as a mitokine.", "type" : "article-journal" }, "uris" : [ "http://www.mendeley.com/documents/?uuid=49fb0fd7-7aad-49d2-aece-32d2d5fc5ee5" ] } ], "mendeley" : { "formattedCitation" : "[22,63,64]", "plainTextFormattedCitation" : "[22,63,64]", "previouslyFormattedCitation" : "[22,61,62]" }, "properties" : { "noteIndex" : 0 }, "schema" : "https://github.com/citation-style-language/schema/raw/master/csl-citation.json" }</w:instrText>
      </w:r>
      <w:r w:rsidR="002638F5">
        <w:fldChar w:fldCharType="separate"/>
      </w:r>
      <w:r w:rsidR="0023334D" w:rsidRPr="0023334D">
        <w:rPr>
          <w:noProof/>
        </w:rPr>
        <w:t>[22,63,64]</w:t>
      </w:r>
      <w:r w:rsidR="002638F5">
        <w:fldChar w:fldCharType="end"/>
      </w:r>
      <w:r>
        <w:t xml:space="preserve">, </w:t>
      </w:r>
      <w:r w:rsidR="002638F5">
        <w:t xml:space="preserve">another possibility is that </w:t>
      </w:r>
      <w:r w:rsidR="00FD1D50">
        <w:t>these effects may be autonomous to the muscle tissue</w:t>
      </w:r>
      <w:r w:rsidR="00A77C1A">
        <w:t xml:space="preserve">.  The mechanism underlying the changes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 xml:space="preserve">This hypothesis is consistent with anti-obesegenic effects of muscle specific </w:t>
      </w:r>
      <w:r w:rsidR="00CD1EC4">
        <w:rPr>
          <w:i/>
        </w:rPr>
        <w:t>Cd36</w:t>
      </w:r>
      <w:r w:rsidR="00CD1EC4">
        <w:t xml:space="preserve"> overexpression </w:t>
      </w:r>
      <w:r w:rsidR="00CD1EC4">
        <w:fldChar w:fldCharType="begin" w:fldLock="1"/>
      </w:r>
      <w:r w:rsidR="0023334D">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895ce419-6944-4cd8-9513-02a4ee488a75" ] } ], "mendeley" : { "formattedCitation" : "[65]", "plainTextFormattedCitation" : "[65]", "previouslyFormattedCitation" : "[63]" }, "properties" : { "noteIndex" : 0 }, "schema" : "https://github.com/citation-style-language/schema/raw/master/csl-citation.json" }</w:instrText>
      </w:r>
      <w:r w:rsidR="00CD1EC4">
        <w:fldChar w:fldCharType="separate"/>
      </w:r>
      <w:r w:rsidR="0023334D" w:rsidRPr="0023334D">
        <w:rPr>
          <w:noProof/>
        </w:rPr>
        <w:t>[65]</w:t>
      </w:r>
      <w:r w:rsidR="00CD1EC4">
        <w:fldChar w:fldCharType="end"/>
      </w:r>
      <w:r w:rsidR="00CD1EC4">
        <w:t xml:space="preserve"> and with the observation that elevated free fatty acids can promote mitochondrial biogenesis </w:t>
      </w:r>
      <w:r w:rsidR="00CD1EC4">
        <w:fldChar w:fldCharType="begin" w:fldLock="1"/>
      </w:r>
      <w:r w:rsidR="0023334D">
        <w:instrText>ADDIN CSL_CITATION { "citationItems" : [ { "id" : "ITEM-1", "itemData" : { "DOI" : "10.1073/pnas.0704024104", "ISBN" : "0027-8424 (Print)\\r0027-8424 (Linking)", "ISSN" : "0027-8424", "PMID" : "17548828", "abstract" : "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 "author" : [ { "dropping-particle" : "", "family" : "Garcia-Roves", "given" : "Pablo", "non-dropping-particle" : "", "parse-names" : false, "suffix" : "" }, { "dropping-particle" : "", "family" : "Huss", "given" : "Janice M", "non-dropping-particle" : "", "parse-names" : false, "suffix" : "" }, { "dropping-particle" : "", "family" : "Han", "given" : "Dong-Ho", "non-dropping-particle" : "", "parse-names" : false, "suffix" : "" }, { "dropping-particle" : "", "family" : "Hancock", "given" : "Chad R", "non-dropping-particle" : "", "parse-names" : false, "suffix" : "" }, { "dropping-particle" : "", "family" : "Iglesias-Gutierrez", "given" : "Eduardo", "non-dropping-particle" : "", "parse-names" : false, "suffix" : "" }, { "dropping-particle" : "", "family" : "Chen", "given" : "May", "non-dropping-particle" : "", "parse-names" : false, "suffix" : "" }, { "dropping-particle" : "", "family" : "Holloszy", "given" : "John O", "non-dropping-particle" : "", "parse-names" : false, "suffix" : "" } ], "container-title" : "Proceedings of the National Academy of Sciences of the United States of America", "id" : "ITEM-1", "issue" : "25", "issued" : { "date-parts" : [ [ "2007" ] ] }, "page" : "10709-13", "title" : "Raising plasma fatty acid concentration induces increased biogenesis of mitochondria in skeletal muscle.", "type" : "article-journal", "volume" : "104" }, "uris" : [ "http://www.mendeley.com/documents/?uuid=8f054088-5a17-4e45-bec4-0313f2bbc2ef" ] } ], "mendeley" : { "formattedCitation" : "[66]", "plainTextFormattedCitation" : "[66]", "previouslyFormattedCitation" : "[64]" }, "properties" : { "noteIndex" : 0 }, "schema" : "https://github.com/citation-style-language/schema/raw/master/csl-citation.json" }</w:instrText>
      </w:r>
      <w:r w:rsidR="00CD1EC4">
        <w:fldChar w:fldCharType="separate"/>
      </w:r>
      <w:r w:rsidR="0023334D" w:rsidRPr="0023334D">
        <w:rPr>
          <w:noProof/>
        </w:rPr>
        <w:t>[66]</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23334D">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74/jbc.M112.436915", "ISSN" : "0021-9258", "author" : [ { "dropping-particle" : "", "family" : "Sahoo", "given" : "S. K.", "non-dropping-particle" : "", "parse-names" : false, "suffix" : "" }, { "dropping-particle" : "", "family" : "Shaikh", "given" : "S. A.", "non-dropping-particle" : "", "parse-names" : false, "suffix" : "" }, { "dropping-particle" : "", "family" : "Sopariwala", "given" : "D. H.", "non-dropping-particle" : "", "parse-names" : false, "suffix" : "" }, { "dropping-particle" : "", "family" : "Bal", "given" : "Naresh C.", "non-dropping-particle" : "", "parse-names" : false, "suffix" : "" }, { "dropping-particle" : "", "family" : "Periasamy", "given" : "Muthu", "non-dropping-particle" : "", "parse-names" : false, "suffix" : "" } ], "container-title" : "Journal of Biological Chemistry", "id" : "ITEM-2", "issue" : "10", "issued" : { "date-parts" : [ [ "2013" ] ] }, "page" : "6881-6889", "title" : "Sarcolipin Protein Interaction with Sarco(endo)plasmic Reticulum Ca2+ATPase (SERCA) Is Distinct from Phospholamban Protein, and Only Sarcolipin Can Promote Uncoupling of the SERCA Pump", "type" : "article-journal", "volume" : "288" }, "uris" : [ "http://www.mendeley.com/documents/?uuid=282b88bc-a386-4b5e-b6fa-41f316e9b250" ] } ], "mendeley" : { "formattedCitation" : "[43,67]", "plainTextFormattedCitation" : "[43,67]", "previouslyFormattedCitation" : "[41,65]" }, "properties" : { "noteIndex" : 0 }, "schema" : "https://github.com/citation-style-language/schema/raw/master/csl-citation.json" }</w:instrText>
      </w:r>
      <w:r w:rsidR="00FD1D50">
        <w:fldChar w:fldCharType="separate"/>
      </w:r>
      <w:r w:rsidR="0023334D" w:rsidRPr="0023334D">
        <w:rPr>
          <w:noProof/>
        </w:rPr>
        <w:t>[43,67]</w:t>
      </w:r>
      <w:r w:rsidR="00FD1D50">
        <w:fldChar w:fldCharType="end"/>
      </w:r>
      <w:r w:rsidR="00CD1EC4">
        <w:t xml:space="preserve">. This would be consistent with upregulation of sarcolipin by HFD and exacerbated obesity when </w:t>
      </w:r>
      <w:r w:rsidR="00CD1EC4" w:rsidRPr="00CD1EC4">
        <w:rPr>
          <w:i/>
        </w:rPr>
        <w:t>Sln</w:t>
      </w:r>
      <w:r w:rsidR="00CD1EC4">
        <w:t xml:space="preserve"> is ablated </w:t>
      </w:r>
      <w:r w:rsidR="00CD1EC4">
        <w:fldChar w:fldCharType="begin" w:fldLock="1"/>
      </w:r>
      <w:r w:rsidR="0023334D">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id" : "ITEM-3", "itemData" : { "DOI" : "10.1002/oby.21542", "ISSN" : "19307381", "author" : [ { "dropping-particle" : "", "family" : "Rowland", "given" : "Leslie A.", "non-dropping-particle" : "", "parse-names" : false, "suffix" : "" }, { "dropping-particle" : "", "family" : "Maurya", "given" : "Santosh K.", "non-dropping-particle" : "", "parse-names" : false, "suffix" : "" }, { "dropping-particle" : "", "family" : "Bal", "given" : "Naresh C.", "non-dropping-particle" : "", "parse-names" : false, "suffix" : "" }, { "dropping-particle" : "", "family" : "Kozak", "given" : "Leslie", "non-dropping-particle" : "", "parse-names" : false, "suffix" : "" }, { "dropping-particle" : "", "family" : "Periasamy", "given" : "Muthu", "non-dropping-particle" : "", "parse-names" : false, "suffix" : "" } ], "container-title" : "Obesity", "id" : "ITEM-3", "issue" : "00", "issued" : { "date-parts" : [ [ "2016" ] ] }, "page" : "10-13", "title" : "Sarcolipin and uncoupling protein 1 play distinct roles in diet-induced thermogenesis and do not compensate for one another", "type" : "article-journal", "volume" : "00" }, "uris" : [ "http://www.mendeley.com/documents/?uuid=4b569f4b-80ba-4902-b284-74d3d551ce6f" ] } ], "mendeley" : { "formattedCitation" : "[43\u201345]", "plainTextFormattedCitation" : "[43\u201345]", "previouslyFormattedCitation" : "[41\u201343]" }, "properties" : { "noteIndex" : 0 }, "schema" : "https://github.com/citation-style-language/schema/raw/master/csl-citation.json" }</w:instrText>
      </w:r>
      <w:r w:rsidR="00CD1EC4">
        <w:fldChar w:fldCharType="separate"/>
      </w:r>
      <w:r w:rsidR="0023334D" w:rsidRPr="0023334D">
        <w:rPr>
          <w:noProof/>
        </w:rPr>
        <w:t>[43–45]</w:t>
      </w:r>
      <w:r w:rsidR="00CD1EC4">
        <w:fldChar w:fldCharType="end"/>
      </w:r>
      <w:r w:rsidR="00412036">
        <w:t xml:space="preserve"> and prevention when it is overexpressed </w:t>
      </w:r>
      <w:r w:rsidR="00412036">
        <w:fldChar w:fldCharType="begin" w:fldLock="1"/>
      </w:r>
      <w:r w:rsidR="0023334D">
        <w:instrText>ADDIN CSL_CITATION { "citationItems" : [ { "id" : "ITEM-1", "itemData" : { "DOI" : "10.1016/j.phrs.2015.10.020", "ISSN" : "1096-1186", "PMID" : "26521759", "abstract" : "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u223c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 "author" : [ { "dropping-particle" : "", "family" : "Maurya", "given" : "Santosh Kumar", "non-dropping-particle" : "", "parse-names" : false, "suffix" : "" }, { "dropping-particle" : "", "family" : "Periasamy", "given" : "Muthu", "non-dropping-particle" : "", "parse-names" : false, "suffix" : "" } ], "container-title" : "Pharmacological research", "id" : "ITEM-1", "issued" : { "date-parts" : [ [ "2015", "12" ] ] }, "page" : "270-5", "title" : "Sarcolipin is a novel regulator of muscle metabolism and obesity.", "type" : "article-journal", "volume" : "102" }, "uris" : [ "http://www.mendeley.com/documents/?uuid=dbecfda7-956f-4340-8ccc-055b2f9a16c5" ] } ], "mendeley" : { "formattedCitation" : "[46]", "plainTextFormattedCitation" : "[46]", "previouslyFormattedCitation" : "[44]" }, "properties" : { "noteIndex" : 0 }, "schema" : "https://github.com/citation-style-language/schema/raw/master/csl-citation.json" }</w:instrText>
      </w:r>
      <w:r w:rsidR="00412036">
        <w:fldChar w:fldCharType="separate"/>
      </w:r>
      <w:r w:rsidR="0023334D" w:rsidRPr="0023334D">
        <w:rPr>
          <w:noProof/>
        </w:rPr>
        <w:t>[46]</w:t>
      </w:r>
      <w:r w:rsidR="00412036">
        <w:fldChar w:fldCharType="end"/>
      </w:r>
      <w:r w:rsidR="00CD1EC4">
        <w:t xml:space="preserve">. </w:t>
      </w:r>
      <w:commentRangeStart w:id="23"/>
      <w:r w:rsidR="00CD1EC4">
        <w:t>As</w:t>
      </w:r>
      <w:commentRangeEnd w:id="23"/>
      <w:r w:rsidR="00804E7C">
        <w:rPr>
          <w:rStyle w:val="CommentReference"/>
        </w:rPr>
        <w:commentReference w:id="23"/>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T</w:t>
      </w:r>
      <w:r w:rsidR="00F311C5">
        <w:t>hese findings support the hypothesis that activation of mTORC1</w:t>
      </w:r>
      <w:r w:rsidR="00A04704">
        <w:t xml:space="preserve"> or its downstream tar</w:t>
      </w:r>
      <w:r w:rsidR="00F60DC7">
        <w:t>gets</w:t>
      </w:r>
      <w:r w:rsidR="00FA15D0">
        <w:t xml:space="preserve">, specifically </w:t>
      </w:r>
      <w:r w:rsidR="00F311C5">
        <w:t>in mu</w:t>
      </w:r>
      <w:r w:rsidR="00F60DC7">
        <w:t xml:space="preserve">scle tissue may </w:t>
      </w:r>
      <w:r w:rsidR="0045183A">
        <w:t xml:space="preserve">play a role in </w:t>
      </w:r>
      <w:r w:rsidR="00A04704">
        <w:t>nutrient-dependent thermogenesis and there</w:t>
      </w:r>
      <w:r w:rsidR="0045183A">
        <w:t>for</w:t>
      </w:r>
      <w:r w:rsidR="00A04704">
        <w:t>e may</w:t>
      </w:r>
      <w:r w:rsidR="0045183A">
        <w:t xml:space="preserve"> </w:t>
      </w:r>
      <w:r w:rsidR="00F60DC7">
        <w:t xml:space="preserve">be </w:t>
      </w:r>
      <w:r w:rsidR="0045183A">
        <w:t>effective targets</w:t>
      </w:r>
      <w:r w:rsidR="00F60DC7">
        <w:t xml:space="preserve"> </w:t>
      </w:r>
      <w:r w:rsidR="00F311C5">
        <w:t>for weight loss interventions.</w:t>
      </w:r>
    </w:p>
    <w:p w14:paraId="03C8A286" w14:textId="4B78F6EF" w:rsidR="007B7AEB" w:rsidRDefault="007B7AEB" w:rsidP="007B7AEB">
      <w:pPr>
        <w:pStyle w:val="Heading1"/>
      </w:pPr>
      <w:r>
        <w:t>Acknowledgements</w:t>
      </w:r>
    </w:p>
    <w:p w14:paraId="21B53502" w14:textId="02CE37F7"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4885D8DA"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w:t>
      </w:r>
      <w:r w:rsidR="00123A01">
        <w:t>7535</w:t>
      </w:r>
      <w:r w:rsidR="001E0A5E">
        <w:t xml:space="preserve"> (DB), </w:t>
      </w:r>
      <w:commentRangeStart w:id="24"/>
      <w:r w:rsidR="001E0A5E">
        <w:t xml:space="preserve">XXXX </w:t>
      </w:r>
      <w:commentRangeEnd w:id="24"/>
      <w:r w:rsidR="00E22913">
        <w:rPr>
          <w:rStyle w:val="CommentReference"/>
        </w:rPr>
        <w:commentReference w:id="24"/>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 xml:space="preserve">grant DK089503 </w:t>
      </w:r>
      <w:r w:rsidR="00C913F9">
        <w:rPr>
          <w:iCs/>
        </w:rPr>
        <w:t>to the University of Michigan.</w:t>
      </w:r>
    </w:p>
    <w:p w14:paraId="18186392" w14:textId="022B818B" w:rsidR="007B624A" w:rsidRPr="00E22913" w:rsidRDefault="007B624A" w:rsidP="00A40A23">
      <w:pPr>
        <w:pStyle w:val="Heading1"/>
      </w:pPr>
      <w:r w:rsidRPr="00E22913">
        <w:t>References</w:t>
      </w:r>
    </w:p>
    <w:p w14:paraId="70FC90FE" w14:textId="275BF542" w:rsidR="0023334D" w:rsidRPr="0023334D" w:rsidRDefault="00871236" w:rsidP="0023334D">
      <w:pPr>
        <w:widowControl w:val="0"/>
        <w:autoSpaceDE w:val="0"/>
        <w:autoSpaceDN w:val="0"/>
        <w:adjustRightInd w:val="0"/>
        <w:spacing w:before="100" w:after="100"/>
        <w:ind w:left="640" w:hanging="640"/>
        <w:rPr>
          <w:rFonts w:ascii="Garamond" w:eastAsia="Times New Roman"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23334D" w:rsidRPr="0023334D">
        <w:rPr>
          <w:rFonts w:ascii="Garamond" w:eastAsia="Times New Roman" w:hAnsi="Garamond" w:cs="Times New Roman"/>
          <w:noProof/>
        </w:rPr>
        <w:t>[1]</w:t>
      </w:r>
      <w:r w:rsidR="0023334D" w:rsidRPr="0023334D">
        <w:rPr>
          <w:rFonts w:ascii="Garamond" w:eastAsia="Times New Roman" w:hAnsi="Garamond" w:cs="Times New Roman"/>
          <w:noProof/>
        </w:rPr>
        <w:tab/>
        <w:t>World Health Organization., 2013. Obesity and Overweight. http://www.who.int/mediacentre/factsheets/fs311/en/.</w:t>
      </w:r>
    </w:p>
    <w:p w14:paraId="245355E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w:t>
      </w:r>
      <w:r w:rsidRPr="0023334D">
        <w:rPr>
          <w:rFonts w:ascii="Garamond" w:eastAsia="Times New Roman" w:hAnsi="Garamond" w:cs="Times New Roman"/>
          <w:noProof/>
        </w:rPr>
        <w:tab/>
        <w:t>Leibel, R.L., Hirsch, J., 1984. Diminished energy requirements in reduced-obese patients. Metabolism 33(2): 164–70, Doi: 10.1016/0026-0495(84)90130-6.</w:t>
      </w:r>
    </w:p>
    <w:p w14:paraId="2C13AC61"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w:t>
      </w:r>
      <w:r w:rsidRPr="0023334D">
        <w:rPr>
          <w:rFonts w:ascii="Garamond" w:eastAsia="Times New Roman" w:hAnsi="Garamond" w:cs="Times New Roman"/>
          <w:noProof/>
        </w:rPr>
        <w:tab/>
        <w:t>Leibel, R.L., Rosenbaum, M., Hirsch, J., 1995. Changes in energy expenditure resulting from altered body weight. The New England Journal of Medicine 332(10): 621–8, Doi: 10.1056/NEJM199503093321001.</w:t>
      </w:r>
    </w:p>
    <w:p w14:paraId="09C8CBD3"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w:t>
      </w:r>
      <w:r w:rsidRPr="0023334D">
        <w:rPr>
          <w:rFonts w:ascii="Garamond" w:eastAsia="Times New Roman"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7740152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w:t>
      </w:r>
      <w:r w:rsidRPr="0023334D">
        <w:rPr>
          <w:rFonts w:ascii="Garamond" w:eastAsia="Times New Roman" w:hAnsi="Garamond" w:cs="Times New Roman"/>
          <w:noProof/>
        </w:rPr>
        <w:tab/>
        <w:t>Bray, G.A., Smith, S.R., de Jonge, L., Xie, H., Rood, J., Martin, C.K., et al., 2012. Effect of dietary protein content on weight gain, energy expenditure, and body composition during overeating: a randomized controlled trial. JAMA</w:t>
      </w:r>
      <w:r w:rsidRPr="0023334D">
        <w:rPr>
          <w:rFonts w:ascii="Calibri" w:eastAsia="Calibri" w:hAnsi="Calibri" w:cs="Calibri"/>
          <w:noProof/>
        </w:rPr>
        <w:t> </w:t>
      </w:r>
      <w:r w:rsidRPr="0023334D">
        <w:rPr>
          <w:rFonts w:ascii="Garamond" w:eastAsia="Times New Roman" w:hAnsi="Garamond" w:cs="Times New Roman"/>
          <w:noProof/>
        </w:rPr>
        <w:t>: The Journal of the American Medical Association 307(1): 47–55, Doi: 10.1001/jama.2011.1918.</w:t>
      </w:r>
    </w:p>
    <w:p w14:paraId="707929A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w:t>
      </w:r>
      <w:r w:rsidRPr="0023334D">
        <w:rPr>
          <w:rFonts w:ascii="Garamond" w:eastAsia="Times New Roman" w:hAnsi="Garamond" w:cs="Times New Roman"/>
          <w:noProof/>
        </w:rPr>
        <w:tab/>
        <w:t>Ebbeling, C.B., Swain, J.F., Feldman, H. a., Wong, W.W., Hachey, D.L., Garcia-Lago, E., et al., 2012. Effects of dietary composition on energy expenditure during weight-loss maintenance. JAMA</w:t>
      </w:r>
      <w:r w:rsidRPr="0023334D">
        <w:rPr>
          <w:rFonts w:ascii="Calibri" w:eastAsia="Calibri" w:hAnsi="Calibri" w:cs="Calibri"/>
          <w:noProof/>
        </w:rPr>
        <w:t> </w:t>
      </w:r>
      <w:r w:rsidRPr="0023334D">
        <w:rPr>
          <w:rFonts w:ascii="Garamond" w:eastAsia="Times New Roman" w:hAnsi="Garamond" w:cs="Times New Roman"/>
          <w:noProof/>
        </w:rPr>
        <w:t>: The Journal of the American Medical Association 307(24): 2627–34, Doi: 10.1001/jama.2012.6607.</w:t>
      </w:r>
    </w:p>
    <w:p w14:paraId="7340B2E1"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7]</w:t>
      </w:r>
      <w:r w:rsidRPr="0023334D">
        <w:rPr>
          <w:rFonts w:ascii="Garamond" w:eastAsia="Times New Roman" w:hAnsi="Garamond" w:cs="Times New Roman"/>
          <w:noProof/>
        </w:rPr>
        <w:tab/>
        <w:t>Efeyan, A., Comb, W.C., Sabatini, D.M., 2015. Nutrient-sensing mechanisms and pathways. Nature 517(7534): 302–10, Doi: 10.1038/nature14190.</w:t>
      </w:r>
    </w:p>
    <w:p w14:paraId="141B444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8]</w:t>
      </w:r>
      <w:r w:rsidRPr="0023334D">
        <w:rPr>
          <w:rFonts w:ascii="Garamond" w:eastAsia="Times New Roman"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7516DF8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9]</w:t>
      </w:r>
      <w:r w:rsidRPr="0023334D">
        <w:rPr>
          <w:rFonts w:ascii="Garamond" w:eastAsia="Times New Roman" w:hAnsi="Garamond" w:cs="Times New Roman"/>
          <w:noProof/>
        </w:rPr>
        <w:tab/>
        <w:t>Chakrabarti, P., English, T., Shi, J., Smas, C.M., Kandror, K. V., 2010. Mammalian target of rapamycin complex 1 suppresses lipolysis, stimulates lipogenesis, and promotes fat storage. Diabetes 59(4): 775–81, Doi: 10.2337/db09-1602.</w:t>
      </w:r>
    </w:p>
    <w:p w14:paraId="0989734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0]</w:t>
      </w:r>
      <w:r w:rsidRPr="0023334D">
        <w:rPr>
          <w:rFonts w:ascii="Garamond" w:eastAsia="Times New Roman"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7917C70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1]</w:t>
      </w:r>
      <w:r w:rsidRPr="0023334D">
        <w:rPr>
          <w:rFonts w:ascii="Garamond" w:eastAsia="Times New Roman" w:hAnsi="Garamond" w:cs="Times New Roman"/>
          <w:noProof/>
        </w:rPr>
        <w:tab/>
        <w:t>Lu, B., Bridges, D., Yang, Y., Fisher, K., Cheng, A., Chang, L., et al., 2014. Metabolic crosstalk: molecular links between glycogen and lipid metabolism in obesity. Diabetes 63(9): 2935–48, Doi: 10.2337/db13-1531.</w:t>
      </w:r>
    </w:p>
    <w:p w14:paraId="203C254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2]</w:t>
      </w:r>
      <w:r w:rsidRPr="0023334D">
        <w:rPr>
          <w:rFonts w:ascii="Garamond" w:eastAsia="Times New Roman" w:hAnsi="Garamond" w:cs="Times New Roman"/>
          <w:noProof/>
        </w:rPr>
        <w:tab/>
        <w:t>Zhang, H.H., Huang, J., Düvel, K., Boback, B., Wu, S., Squillace, R.M., et al., 2009. Insulin stimulates adipogenesis through the Akt-TSC2-mTORC1 pathway. PloS One 4(7): e6189, Doi: 10.1371/journal.pone.0006189.</w:t>
      </w:r>
    </w:p>
    <w:p w14:paraId="3E6EC978"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3]</w:t>
      </w:r>
      <w:r w:rsidRPr="0023334D">
        <w:rPr>
          <w:rFonts w:ascii="Garamond" w:eastAsia="Times New Roman" w:hAnsi="Garamond" w:cs="Times New Roman"/>
          <w:noProof/>
        </w:rPr>
        <w:tab/>
        <w:t>Hatfield, I., Harvey, I., Yates, E.R., Redd, J.R., Reiter, L.T., Bridges, D., 2015. The role of TORC1 in muscle development in Drosophila. Scientific Reports 5: 9676, Doi: 10.1038/srep09676.</w:t>
      </w:r>
    </w:p>
    <w:p w14:paraId="3B33CEAB"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4]</w:t>
      </w:r>
      <w:r w:rsidRPr="0023334D">
        <w:rPr>
          <w:rFonts w:ascii="Garamond" w:eastAsia="Times New Roman" w:hAnsi="Garamond" w:cs="Times New Roman"/>
          <w:noProof/>
        </w:rPr>
        <w:tab/>
        <w:t>Erbay, E., Chen, J., 2001. The mammalian target of rapamycin regulates C2C12 myogenesis via a kinase-independent mechanism. The Journal of Biological Chemistry 276(39): 36079–82, Doi: 10.1074/jbc.C100406200.</w:t>
      </w:r>
    </w:p>
    <w:p w14:paraId="4D8C5A4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5]</w:t>
      </w:r>
      <w:r w:rsidRPr="0023334D">
        <w:rPr>
          <w:rFonts w:ascii="Garamond" w:eastAsia="Times New Roman"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1C71103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6]</w:t>
      </w:r>
      <w:r w:rsidRPr="0023334D">
        <w:rPr>
          <w:rFonts w:ascii="Garamond" w:eastAsia="Times New Roman" w:hAnsi="Garamond" w:cs="Times New Roman"/>
          <w:noProof/>
        </w:rPr>
        <w:tab/>
        <w:t>DeFronzo, R.A., Ferrannini, E., Sato, Y., Felig, P., Wahren, J., 1981. Synergistic interaction between exercise and insulin on peripheral glucose uptake. The Journal of Clinical Investigation 68(6): 1468–74.</w:t>
      </w:r>
    </w:p>
    <w:p w14:paraId="388707E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7]</w:t>
      </w:r>
      <w:r w:rsidRPr="0023334D">
        <w:rPr>
          <w:rFonts w:ascii="Garamond" w:eastAsia="Times New Roman" w:hAnsi="Garamond" w:cs="Times New Roman"/>
          <w:noProof/>
        </w:rPr>
        <w:tab/>
        <w:t>Rolfe, D.F., Brown, G.C., 1997. Cellular energy utilization and molecular origin of standard metabolic rate in mammals. Physiological Reviews 77(3): 731–58.</w:t>
      </w:r>
    </w:p>
    <w:p w14:paraId="2F483763"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8]</w:t>
      </w:r>
      <w:r w:rsidRPr="0023334D">
        <w:rPr>
          <w:rFonts w:ascii="Garamond" w:eastAsia="Times New Roman" w:hAnsi="Garamond" w:cs="Times New Roman"/>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0081A97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9]</w:t>
      </w:r>
      <w:r w:rsidRPr="0023334D">
        <w:rPr>
          <w:rFonts w:ascii="Garamond" w:eastAsia="Times New Roman" w:hAnsi="Garamond" w:cs="Times New Roman"/>
          <w:noProof/>
        </w:rPr>
        <w:tab/>
        <w:t>Risson, V., Mazelin, L., Roceri, M., Sanchez, H., Moncollin, V., Corneloup, C., et al., 2009. Muscle inactivation of mTOR causes metabolic and dystrophin defects leading to severe myopathy. The Journal of Cell Biology 187(6): 859–74, Doi: 10.1083/jcb.200903131.</w:t>
      </w:r>
    </w:p>
    <w:p w14:paraId="094EB4D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0]</w:t>
      </w:r>
      <w:r w:rsidRPr="0023334D">
        <w:rPr>
          <w:rFonts w:ascii="Garamond" w:eastAsia="Times New Roman"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2B7C4C9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1]</w:t>
      </w:r>
      <w:r w:rsidRPr="0023334D">
        <w:rPr>
          <w:rFonts w:ascii="Garamond" w:eastAsia="Times New Roman"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5A92E979"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2]</w:t>
      </w:r>
      <w:r w:rsidRPr="0023334D">
        <w:rPr>
          <w:rFonts w:ascii="Garamond" w:eastAsia="Times New Roman"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13BA6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3]</w:t>
      </w:r>
      <w:r w:rsidRPr="0023334D">
        <w:rPr>
          <w:rFonts w:ascii="Garamond" w:eastAsia="Times New Roman"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7CE227A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4]</w:t>
      </w:r>
      <w:r w:rsidRPr="0023334D">
        <w:rPr>
          <w:rFonts w:ascii="Garamond" w:eastAsia="Times New Roman" w:hAnsi="Garamond" w:cs="Times New Roman"/>
          <w:noProof/>
        </w:rPr>
        <w:tab/>
        <w:t>Ramanathan, A., Schreiber, S.L., 2009. Direct control of mitochondrial function by mTOR. Proceedings of the National Academy of Sciences of the United States of America 106(52): 22229–32, Doi: 10.1073/pnas.0912074106.</w:t>
      </w:r>
    </w:p>
    <w:p w14:paraId="0B181AA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5]</w:t>
      </w:r>
      <w:r w:rsidRPr="0023334D">
        <w:rPr>
          <w:rFonts w:ascii="Garamond" w:eastAsia="Times New Roman"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36C2F1D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6]</w:t>
      </w:r>
      <w:r w:rsidRPr="0023334D">
        <w:rPr>
          <w:rFonts w:ascii="Garamond" w:eastAsia="Times New Roman"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6FC4FDB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7]</w:t>
      </w:r>
      <w:r w:rsidRPr="0023334D">
        <w:rPr>
          <w:rFonts w:ascii="Garamond" w:eastAsia="Times New Roman" w:hAnsi="Garamond" w:cs="Times New Roman"/>
          <w:noProof/>
        </w:rPr>
        <w:tab/>
        <w:t>Cuthbertson, D., Smith, K., Babraj, J., Leese, G., Waddell, T., Atherton, P., et al., 2005. Anabolic signaling deficits underlie amino acid resistance of wasting, aging muscle. The FASEB Journal</w:t>
      </w:r>
      <w:r w:rsidRPr="0023334D">
        <w:rPr>
          <w:rFonts w:ascii="Calibri" w:eastAsia="Calibri" w:hAnsi="Calibri" w:cs="Calibri"/>
          <w:noProof/>
        </w:rPr>
        <w:t> </w:t>
      </w:r>
      <w:r w:rsidRPr="0023334D">
        <w:rPr>
          <w:rFonts w:ascii="Garamond" w:eastAsia="Times New Roman" w:hAnsi="Garamond" w:cs="Times New Roman"/>
          <w:noProof/>
        </w:rPr>
        <w:t>: Official Publication of the Federation of American Societies for Experimental Biology 19(3): 422–4, Doi: 10.1096/fj.04-2640fje.</w:t>
      </w:r>
    </w:p>
    <w:p w14:paraId="7346B7F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8]</w:t>
      </w:r>
      <w:r w:rsidRPr="0023334D">
        <w:rPr>
          <w:rFonts w:ascii="Garamond" w:eastAsia="Times New Roman" w:hAnsi="Garamond" w:cs="Times New Roman"/>
          <w:noProof/>
        </w:rPr>
        <w:tab/>
        <w:t>Tschöp, M.H., Speakman, J.R., Arch, J.R.S., Auwerx, J., Brüning, J.C., Chan, L., et al., 2011. A guide to analysis of mouse energy metabolism. Nature Methods 9(1): 57–63, Doi: 10.1038/nmeth.1806.</w:t>
      </w:r>
    </w:p>
    <w:p w14:paraId="7B0D42A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9]</w:t>
      </w:r>
      <w:r w:rsidRPr="0023334D">
        <w:rPr>
          <w:rFonts w:ascii="Garamond" w:eastAsia="Times New Roman"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46C296C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0]</w:t>
      </w:r>
      <w:r w:rsidRPr="0023334D">
        <w:rPr>
          <w:rFonts w:ascii="Garamond" w:eastAsia="Times New Roman"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321EF3E3"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1]</w:t>
      </w:r>
      <w:r w:rsidRPr="0023334D">
        <w:rPr>
          <w:rFonts w:ascii="Garamond" w:eastAsia="Times New Roman" w:hAnsi="Garamond" w:cs="Times New Roman"/>
          <w:noProof/>
        </w:rPr>
        <w:tab/>
        <w:t>R Core Team., 2013. R: A Language and Environment for Statistical Computing.</w:t>
      </w:r>
    </w:p>
    <w:p w14:paraId="687F09A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2]</w:t>
      </w:r>
      <w:r w:rsidRPr="0023334D">
        <w:rPr>
          <w:rFonts w:ascii="Garamond" w:eastAsia="Times New Roman" w:hAnsi="Garamond" w:cs="Times New Roman"/>
          <w:noProof/>
        </w:rPr>
        <w:tab/>
        <w:t>Bates, D., Mächler, M., Bolker, B., Walker, S., 2014. Fitting Linear Mixed-Effects Models using lme4. ArXiv 1406.5823: 1–51.</w:t>
      </w:r>
    </w:p>
    <w:p w14:paraId="6CA242B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3]</w:t>
      </w:r>
      <w:r w:rsidRPr="0023334D">
        <w:rPr>
          <w:rFonts w:ascii="Garamond" w:eastAsia="Times New Roman" w:hAnsi="Garamond" w:cs="Times New Roman"/>
          <w:noProof/>
        </w:rPr>
        <w:tab/>
        <w:t>Benjamini, Y., Hochberg, Y., 1995. Controlling the False Discovery Rate: A Practical and Powerful Approach to Multiple Testing. Journal of the Royal Statistical Society. Series B 57(1): 289–300.</w:t>
      </w:r>
    </w:p>
    <w:p w14:paraId="27E6CB7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4]</w:t>
      </w:r>
      <w:r w:rsidRPr="0023334D">
        <w:rPr>
          <w:rFonts w:ascii="Garamond" w:eastAsia="Times New Roman" w:hAnsi="Garamond" w:cs="Times New Roman"/>
          <w:noProof/>
        </w:rPr>
        <w:tab/>
        <w:t>Kwiatkowski, D.J., Zhang, H., Bandura, J.L., Heiberger, K.M., Glogauer, M., el-Hashemite, N., et al., 2002. A mouse model of TSC1 reveals sex-dependent lethality from liver hemangiomas, and up-regulation of p70S6 kinase activity in Tsc1 null cells. Human Molecular Genetics 11(5): 525–34.</w:t>
      </w:r>
    </w:p>
    <w:p w14:paraId="5C184B4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5]</w:t>
      </w:r>
      <w:r w:rsidRPr="0023334D">
        <w:rPr>
          <w:rFonts w:ascii="Garamond" w:eastAsia="Times New Roman" w:hAnsi="Garamond" w:cs="Times New Roman"/>
          <w:noProof/>
        </w:rPr>
        <w:tab/>
        <w:t>Brüning, J.C., Michael, M.D.D., Winnay, J.N., Hayashi, T., Hörsch, D., Accili, D., et al., 1998. A muscle-specific insulin receptor knockout exhibits features of the metabolic syndrome of NIDDM without altering glucose tolerance. Molecular Cell 2(5): 559–69, Doi: 10.1016/S1097-2765(00)80155-0.</w:t>
      </w:r>
    </w:p>
    <w:p w14:paraId="2B0DB638"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6]</w:t>
      </w:r>
      <w:r w:rsidRPr="0023334D">
        <w:rPr>
          <w:rFonts w:ascii="Garamond" w:eastAsia="Times New Roman" w:hAnsi="Garamond" w:cs="Times New Roman"/>
          <w:noProof/>
        </w:rPr>
        <w:tab/>
        <w:t>Printen, J.A., Brady, M.J., Saltiel, A.R., 1997. PTG, a protein phosphatase 1-binding protein with a role in glycogen metabolism. Science 275(5305): 1475–8.</w:t>
      </w:r>
    </w:p>
    <w:p w14:paraId="481455B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7]</w:t>
      </w:r>
      <w:r w:rsidRPr="0023334D">
        <w:rPr>
          <w:rFonts w:ascii="Garamond" w:eastAsia="Times New Roman" w:hAnsi="Garamond" w:cs="Times New Roman"/>
          <w:noProof/>
        </w:rPr>
        <w:tab/>
        <w:t>Um, S.H., D’Alessio, D., Thomas, G., 2006. Nutrient overload, insulin resistance, and ribosomal protein S6 kinase 1, S6K1. Cell Metabolism 3(6): 393–402, Doi: 10.1016/j.cmet.2006.05.003.</w:t>
      </w:r>
    </w:p>
    <w:p w14:paraId="4F2A13D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8]</w:t>
      </w:r>
      <w:r w:rsidRPr="0023334D">
        <w:rPr>
          <w:rFonts w:ascii="Garamond" w:eastAsia="Times New Roman" w:hAnsi="Garamond" w:cs="Times New Roman"/>
          <w:noProof/>
        </w:rPr>
        <w:tab/>
        <w:t>Tremblay, F., Gagnon, A., Veilleux, A., Sorisky, A., Marette, A., 2005. Activation of the mammalian target of rapamycin pathway acutely inhibits insulin signaling to Akt and glucose transport in 3T3-L1 and human adipocytes. Endocrinology 146(3): 1328–37, Doi: 10.1210/en.2004-0777.</w:t>
      </w:r>
    </w:p>
    <w:p w14:paraId="1C490E2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9]</w:t>
      </w:r>
      <w:r w:rsidRPr="0023334D">
        <w:rPr>
          <w:rFonts w:ascii="Garamond" w:eastAsia="Times New Roman"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39B1CF1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0]</w:t>
      </w:r>
      <w:r w:rsidRPr="0023334D">
        <w:rPr>
          <w:rFonts w:ascii="Garamond" w:eastAsia="Times New Roman" w:hAnsi="Garamond" w:cs="Times New Roman"/>
          <w:noProof/>
        </w:rPr>
        <w:tab/>
        <w:t>Düvel, K., Yecies, J.L., Menon, S., Raman, P., Lipovsky, A.I., Souza, A.L., et al., 2010. Activation of a Metabolic Gene Regulatory Network Downstream of mTOR Complex 1. Molecular Cell 39(2): 171–83, Doi: 10.1016/j.molcel.2010.06.022.</w:t>
      </w:r>
    </w:p>
    <w:p w14:paraId="7562205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1]</w:t>
      </w:r>
      <w:r w:rsidRPr="0023334D">
        <w:rPr>
          <w:rFonts w:ascii="Garamond" w:eastAsia="Times New Roman"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507F5690"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2]</w:t>
      </w:r>
      <w:r w:rsidRPr="0023334D">
        <w:rPr>
          <w:rFonts w:ascii="Garamond" w:eastAsia="Times New Roman"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4028AB8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3]</w:t>
      </w:r>
      <w:r w:rsidRPr="0023334D">
        <w:rPr>
          <w:rFonts w:ascii="Garamond" w:eastAsia="Times New Roman" w:hAnsi="Garamond" w:cs="Times New Roman"/>
          <w:noProof/>
        </w:rPr>
        <w:tab/>
        <w:t>Bal, N.C., Maurya, S.K., Sopariwala, D.H., Sahoo, S.K., Gupta, S.C., Shaikh, S.A., et al., 2012. Sarcolipin is a newly identified regulator of muscle-based thermogenesis in mammals. Nature Medicine 18(10): 1575–9, Doi: 10.1038/nm.2897.</w:t>
      </w:r>
    </w:p>
    <w:p w14:paraId="734A26D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4]</w:t>
      </w:r>
      <w:r w:rsidRPr="0023334D">
        <w:rPr>
          <w:rFonts w:ascii="Garamond" w:eastAsia="Times New Roman"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7EC2335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5]</w:t>
      </w:r>
      <w:r w:rsidRPr="0023334D">
        <w:rPr>
          <w:rFonts w:ascii="Garamond" w:eastAsia="Times New Roman"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7B398ED0"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6]</w:t>
      </w:r>
      <w:r w:rsidRPr="0023334D">
        <w:rPr>
          <w:rFonts w:ascii="Garamond" w:eastAsia="Times New Roman" w:hAnsi="Garamond" w:cs="Times New Roman"/>
          <w:noProof/>
        </w:rPr>
        <w:tab/>
        <w:t>Maurya, S.K., Periasamy, M., 2015. Sarcolipin is a novel regulator of muscle metabolism and obesity. Pharmacological Research 102: 270–5, Doi: 10.1016/j.phrs.2015.10.020.</w:t>
      </w:r>
    </w:p>
    <w:p w14:paraId="6A28B08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7]</w:t>
      </w:r>
      <w:r w:rsidRPr="0023334D">
        <w:rPr>
          <w:rFonts w:ascii="Garamond" w:eastAsia="Times New Roman"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36092BB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8]</w:t>
      </w:r>
      <w:r w:rsidRPr="0023334D">
        <w:rPr>
          <w:rFonts w:ascii="Garamond" w:eastAsia="Times New Roman"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18DE20C9"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9]</w:t>
      </w:r>
      <w:r w:rsidRPr="0023334D">
        <w:rPr>
          <w:rFonts w:ascii="Garamond" w:eastAsia="Times New Roman"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1C9C7FA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0]</w:t>
      </w:r>
      <w:r w:rsidRPr="0023334D">
        <w:rPr>
          <w:rFonts w:ascii="Garamond" w:eastAsia="Times New Roman"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3ADB2D0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1]</w:t>
      </w:r>
      <w:r w:rsidRPr="0023334D">
        <w:rPr>
          <w:rFonts w:ascii="Garamond" w:eastAsia="Times New Roman" w:hAnsi="Garamond" w:cs="Times New Roman"/>
          <w:noProof/>
        </w:rPr>
        <w:tab/>
        <w:t>Acheson, K.J., Schutz, Y., Bessard, T., Anantharaman, K., Flatt, J.P., Jequier, E., 1988. Glycoprotein storage capacity and de novo lipogenesis during massive carbohydrate overfeeding in man. American Journal of Clinical Nutrition 48(2): 240–7.</w:t>
      </w:r>
    </w:p>
    <w:p w14:paraId="055C0259"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2]</w:t>
      </w:r>
      <w:r w:rsidRPr="0023334D">
        <w:rPr>
          <w:rFonts w:ascii="Garamond" w:eastAsia="Times New Roman" w:hAnsi="Garamond" w:cs="Times New Roman"/>
          <w:noProof/>
        </w:rPr>
        <w:tab/>
        <w:t>Ravussin, E., Burnand, B., Schutz, Y., Jequier, E., 1982. Twenty-four-hour energy expenditure and resting metabolic rate in obese, moderately obese, and control subjects. American Journal of Clinical Nutrition 35(3): 566–73.</w:t>
      </w:r>
    </w:p>
    <w:p w14:paraId="35D2D3C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3]</w:t>
      </w:r>
      <w:r w:rsidRPr="0023334D">
        <w:rPr>
          <w:rFonts w:ascii="Garamond" w:eastAsia="Times New Roman" w:hAnsi="Garamond" w:cs="Times New Roman"/>
          <w:noProof/>
        </w:rPr>
        <w:tab/>
        <w:t>Ravussin, E., Lillioja, S., Anderson, T.E., Christin, L., Bogardus, C., 1986. Determinants of 24-hour energy expenditure in man. Methods and results using a respiratory chamber. The Journal of Clinical Investigation 78(6): 1568–78, Doi: 10.1172/JCI112749.</w:t>
      </w:r>
    </w:p>
    <w:p w14:paraId="7412F25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4]</w:t>
      </w:r>
      <w:r w:rsidRPr="0023334D">
        <w:rPr>
          <w:rFonts w:ascii="Garamond" w:eastAsia="Times New Roman" w:hAnsi="Garamond" w:cs="Times New Roman"/>
          <w:noProof/>
        </w:rPr>
        <w:tab/>
        <w:t>DeLany, J.P., Kelley, D.E., Hames, K.C., Jakicic, J.M., Goodpaster, B.H., 2013. High energy expenditure masks low physical activity in obesity. International Journal of Obesity (2005) 37(7): 1006–11, Doi: 10.1038/ijo.2012.172.</w:t>
      </w:r>
    </w:p>
    <w:p w14:paraId="15E7381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5]</w:t>
      </w:r>
      <w:r w:rsidRPr="0023334D">
        <w:rPr>
          <w:rFonts w:ascii="Garamond" w:eastAsia="Times New Roman" w:hAnsi="Garamond" w:cs="Times New Roman"/>
          <w:noProof/>
        </w:rPr>
        <w:tab/>
        <w:t>Foster, G.D., Wyatt, H.R., Hill, J.O., Mcguckin, B.G., Brill, C., Mohammed, B.S., et al., 2003. A randomized trial of a low-carbohydrate diet for obesity. The New England Journal of Medicine 348(21): 2082–90, Doi: 10.1056/NEJMoa022207.</w:t>
      </w:r>
    </w:p>
    <w:p w14:paraId="626081FB"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6]</w:t>
      </w:r>
      <w:r w:rsidRPr="0023334D">
        <w:rPr>
          <w:rFonts w:ascii="Garamond" w:eastAsia="Times New Roman" w:hAnsi="Garamond" w:cs="Times New Roman"/>
          <w:noProof/>
        </w:rPr>
        <w:tab/>
        <w:t>Hall, K.D., Bemis, T., Brychta, R.J., Chen, K.Y., Courville, A., Crayner, E.J., et al., 2015. Calorie for Calorie, Dietary Fat Restriction Results in More Body Fat Loss than Carbohydrate Restriction in People with Obesity. Cell Metabolism 22(3): 427–36, Doi: 10.1016/j.cmet.2015.07.021.</w:t>
      </w:r>
    </w:p>
    <w:p w14:paraId="2B676508"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7]</w:t>
      </w:r>
      <w:r w:rsidRPr="0023334D">
        <w:rPr>
          <w:rFonts w:ascii="Garamond" w:eastAsia="Times New Roman" w:hAnsi="Garamond" w:cs="Times New Roman"/>
          <w:noProof/>
        </w:rPr>
        <w:tab/>
        <w:t>Bray, G.A., Redman, L.M., de Jonge, L., Covington, J.D., Rood, J., Brock, C., et al., 2015. Effect of protein overfeeding on energy expenditure measured in a metabolic chamber. American Journal of Clinical Nutrition 101(3): 496–505, Doi: 10.3945/ajcn.114.091769.</w:t>
      </w:r>
    </w:p>
    <w:p w14:paraId="389BBE7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8]</w:t>
      </w:r>
      <w:r w:rsidRPr="0023334D">
        <w:rPr>
          <w:rFonts w:ascii="Garamond" w:eastAsia="Times New Roman" w:hAnsi="Garamond" w:cs="Times New Roman"/>
          <w:noProof/>
        </w:rPr>
        <w:tab/>
        <w:t>Westerterp., Wilson., Rolland., 1999. Diet induced thermogenesis measured over 24h in a respiration chamber: effect of diet composition. International Journal of Obesity and Related Metabolic Disorders</w:t>
      </w:r>
      <w:r w:rsidRPr="0023334D">
        <w:rPr>
          <w:rFonts w:ascii="Calibri" w:eastAsia="Calibri" w:hAnsi="Calibri" w:cs="Calibri"/>
          <w:noProof/>
        </w:rPr>
        <w:t> </w:t>
      </w:r>
      <w:r w:rsidRPr="0023334D">
        <w:rPr>
          <w:rFonts w:ascii="Garamond" w:eastAsia="Times New Roman" w:hAnsi="Garamond" w:cs="Times New Roman"/>
          <w:noProof/>
        </w:rPr>
        <w:t>: Journal of the International Association for the Study of Obesity 23(3): 287–92, Doi: 10.1038/sj.ijo.0800810.</w:t>
      </w:r>
    </w:p>
    <w:p w14:paraId="49E7D8C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9]</w:t>
      </w:r>
      <w:r w:rsidRPr="0023334D">
        <w:rPr>
          <w:rFonts w:ascii="Garamond" w:eastAsia="Times New Roman" w:hAnsi="Garamond" w:cs="Times New Roman"/>
          <w:noProof/>
        </w:rPr>
        <w:tab/>
        <w:t>Ma, S.W., Foster, D.O., Nadeau, B.E., Triandafillou, J., 1988. Absence of increased oxygen consumption in brown adipose tissue of rats exhibiting “cafeteria” diet-induced thermogenesis. Canadian Journal of Physiology and Pharmacology 66(11): 1347–54.</w:t>
      </w:r>
    </w:p>
    <w:p w14:paraId="5E73ADB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0]</w:t>
      </w:r>
      <w:r w:rsidRPr="0023334D">
        <w:rPr>
          <w:rFonts w:ascii="Garamond" w:eastAsia="Times New Roman" w:hAnsi="Garamond" w:cs="Times New Roman"/>
          <w:noProof/>
        </w:rPr>
        <w:tab/>
        <w:t>Anunciado-Koza, R., Ukropec, J., Koza, R. a., Kozak, L.P., 2008. Inactivation of UCP1 and the glycerol phosphate cycle synergistically increases energy expenditure to resist diet-induced obesity. The Journal of Biological Chemistry 283(41): 27688–97, Doi: 10.1074/jbc.M804268200.</w:t>
      </w:r>
    </w:p>
    <w:p w14:paraId="16DD4A5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1]</w:t>
      </w:r>
      <w:r w:rsidRPr="0023334D">
        <w:rPr>
          <w:rFonts w:ascii="Garamond" w:eastAsia="Times New Roman" w:hAnsi="Garamond" w:cs="Times New Roman"/>
          <w:noProof/>
        </w:rPr>
        <w:tab/>
        <w:t>Halton, T.L., Hu, F.B., 2004. The effects of high protein diets on thermogenesis, satiety and weight loss: a critical review. Journal of the American College of Nutrition 23(5): 373–85, Doi: 10.1080/07315724.2004.10719381.</w:t>
      </w:r>
    </w:p>
    <w:p w14:paraId="427A7A5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2]</w:t>
      </w:r>
      <w:r w:rsidRPr="0023334D">
        <w:rPr>
          <w:rFonts w:ascii="Garamond" w:eastAsia="Times New Roman" w:hAnsi="Garamond" w:cs="Times New Roman"/>
          <w:noProof/>
        </w:rPr>
        <w:tab/>
        <w:t>Morita, M., Gravel, S.P., Chénard, V., Sikström, K., Zheng, L., Alain, T., et al., 2013. MTORC1 controls mitochondrial activity and biogenesis through 4E-BP-dependent translational regulation. Cell Metabolism 18(5): 698–711, Doi: 10.1016/j.cmet.2013.10.001.</w:t>
      </w:r>
    </w:p>
    <w:p w14:paraId="6FB37FE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3]</w:t>
      </w:r>
      <w:r w:rsidRPr="0023334D">
        <w:rPr>
          <w:rFonts w:ascii="Garamond" w:eastAsia="Times New Roman"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43E4171"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4]</w:t>
      </w:r>
      <w:r w:rsidRPr="0023334D">
        <w:rPr>
          <w:rFonts w:ascii="Garamond" w:eastAsia="Times New Roman" w:hAnsi="Garamond" w:cs="Times New Roman"/>
          <w:noProof/>
        </w:rPr>
        <w:tab/>
        <w:t>Kim, K.H., Jeong, Y.T., Oh, H., Kim, S.H., Cho, J.M., Kim, Y.-N., et al., 2012. Autophagy deficiency leads to protection from obesity and insulin resistance by inducing Fgf21 as a mitokine. Nature Medicine, Doi: 10.1038/nm.3014.</w:t>
      </w:r>
    </w:p>
    <w:p w14:paraId="73617060"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5]</w:t>
      </w:r>
      <w:r w:rsidRPr="0023334D">
        <w:rPr>
          <w:rFonts w:ascii="Garamond" w:eastAsia="Times New Roman"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7C211B6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6]</w:t>
      </w:r>
      <w:r w:rsidRPr="0023334D">
        <w:rPr>
          <w:rFonts w:ascii="Garamond" w:eastAsia="Times New Roman"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1D24C9BC" w14:textId="77777777" w:rsidR="0023334D" w:rsidRPr="0023334D" w:rsidRDefault="0023334D" w:rsidP="0023334D">
      <w:pPr>
        <w:widowControl w:val="0"/>
        <w:autoSpaceDE w:val="0"/>
        <w:autoSpaceDN w:val="0"/>
        <w:adjustRightInd w:val="0"/>
        <w:spacing w:before="100" w:after="100"/>
        <w:ind w:left="640" w:hanging="640"/>
        <w:rPr>
          <w:rFonts w:ascii="Garamond" w:hAnsi="Garamond"/>
          <w:noProof/>
        </w:rPr>
      </w:pPr>
      <w:r w:rsidRPr="0023334D">
        <w:rPr>
          <w:rFonts w:ascii="Garamond" w:eastAsia="Times New Roman" w:hAnsi="Garamond" w:cs="Times New Roman"/>
          <w:noProof/>
        </w:rPr>
        <w:t>[67]</w:t>
      </w:r>
      <w:r w:rsidRPr="0023334D">
        <w:rPr>
          <w:rFonts w:ascii="Garamond" w:eastAsia="Times New Roman"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1F65F291" w:rsidR="00871236" w:rsidRPr="005149B5" w:rsidRDefault="00871236" w:rsidP="0023334D">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w:t>
      </w:r>
      <w:r w:rsidR="000013A4">
        <w:t>feedint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Muthu Periasamy</w:t>
      </w:r>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Markus Ruegg</w:t>
      </w:r>
    </w:p>
    <w:p w14:paraId="74C5ACF2" w14:textId="77777777" w:rsidR="00620D72" w:rsidRDefault="00620D72">
      <w:pPr>
        <w:pStyle w:val="CommentText"/>
      </w:pPr>
    </w:p>
  </w:comment>
  <w:comment w:id="1" w:author="Dave Bridges" w:date="2015-09-11T08:32:00Z" w:initials="DB">
    <w:p w14:paraId="780C7A5B" w14:textId="4D228BDB" w:rsidR="002613DA" w:rsidRDefault="002613DA">
      <w:pPr>
        <w:pStyle w:val="CommentText"/>
      </w:pPr>
      <w:r>
        <w:rPr>
          <w:rStyle w:val="CommentReference"/>
        </w:rPr>
        <w:annotationRef/>
      </w:r>
      <w:r>
        <w:t>JeAnna can you find out the stock number for the normal chow diets</w:t>
      </w:r>
    </w:p>
  </w:comment>
  <w:comment w:id="2"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3" w:author="Dave Bridges" w:date="2016-06-09T17:16:00Z" w:initials="DB">
    <w:p w14:paraId="2DFC63C7" w14:textId="022162A8" w:rsidR="00BA3BA0" w:rsidRDefault="00BA3BA0">
      <w:pPr>
        <w:pStyle w:val="CommentText"/>
      </w:pPr>
      <w:r>
        <w:rPr>
          <w:rStyle w:val="CommentReference"/>
        </w:rPr>
        <w:annotationRef/>
      </w:r>
      <w:r>
        <w:t>Erin can you write this part?</w:t>
      </w:r>
    </w:p>
  </w:comment>
  <w:comment w:id="4"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CLAMS experiment</w:t>
      </w:r>
    </w:p>
  </w:comment>
  <w:comment w:id="5"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6" w:author="Dave Bridges" w:date="2016-06-08T16:32:00Z" w:initials="DB">
    <w:p w14:paraId="050BF58B" w14:textId="067AA0F3" w:rsidR="007F46DE" w:rsidRDefault="007F46DE">
      <w:pPr>
        <w:pStyle w:val="CommentText"/>
      </w:pPr>
      <w:r>
        <w:rPr>
          <w:rStyle w:val="CommentReference"/>
        </w:rPr>
        <w:annotationRef/>
      </w:r>
      <w:r>
        <w:t>Need to write in section about glucose clamps if we need it.</w:t>
      </w:r>
    </w:p>
  </w:comment>
  <w:comment w:id="7" w:author="Dave Bridges" w:date="2016-06-09T17:16:00Z" w:initials="DB">
    <w:p w14:paraId="614455D1" w14:textId="486F254D" w:rsidR="00BA3BA0" w:rsidRDefault="00BA3BA0">
      <w:pPr>
        <w:pStyle w:val="CommentText"/>
      </w:pPr>
      <w:r>
        <w:rPr>
          <w:rStyle w:val="CommentReference"/>
        </w:rPr>
        <w:annotationRef/>
      </w:r>
      <w:r>
        <w:t>Quynh please write</w:t>
      </w:r>
    </w:p>
  </w:comment>
  <w:comment w:id="8" w:author="Dave Bridges" w:date="2016-06-09T17:16:00Z" w:initials="DB">
    <w:p w14:paraId="55D27F74" w14:textId="7BAE1ABA" w:rsidR="00BA3BA0" w:rsidRDefault="00BA3BA0">
      <w:pPr>
        <w:pStyle w:val="CommentText"/>
      </w:pPr>
      <w:r>
        <w:rPr>
          <w:rStyle w:val="CommentReference"/>
        </w:rPr>
        <w:annotationRef/>
      </w:r>
      <w:r>
        <w:t>Erin please write</w:t>
      </w:r>
    </w:p>
  </w:comment>
  <w:comment w:id="9"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0" w:author="Dave Bridges" w:date="2015-09-09T12:43:00Z" w:initials="DB">
    <w:p w14:paraId="5805DF2D" w14:textId="21D75E87" w:rsidR="002613DA" w:rsidRDefault="002613DA">
      <w:pPr>
        <w:pStyle w:val="CommentText"/>
      </w:pPr>
      <w:r>
        <w:rPr>
          <w:rStyle w:val="CommentReference"/>
        </w:rPr>
        <w:annotationRef/>
      </w:r>
      <w:r>
        <w:t>We never published the data on Triglcyeride elevations being due to SREBP1c in the MEFs, so we could probably put that in here.</w:t>
      </w:r>
    </w:p>
  </w:comment>
  <w:comment w:id="11" w:author="Dave Bridges" w:date="2015-09-11T08:14:00Z" w:initials="DB">
    <w:p w14:paraId="76D50CC8" w14:textId="7D7893E8" w:rsidR="002613DA" w:rsidRDefault="002613DA">
      <w:pPr>
        <w:pStyle w:val="CommentText"/>
      </w:pPr>
      <w:r>
        <w:rPr>
          <w:rStyle w:val="CommentReference"/>
        </w:rPr>
        <w:annotationRef/>
      </w:r>
      <w:r>
        <w:t xml:space="preserve">We have qPCR data showing elevated PTG mRNA in these muscles, but that’s duplicated in the RNAseq data before.  </w:t>
      </w:r>
    </w:p>
  </w:comment>
  <w:comment w:id="12" w:author="Dave Bridges" w:date="2015-08-03T08:05:00Z" w:initials="DB">
    <w:p w14:paraId="73DF81C3" w14:textId="0694CCD8" w:rsidR="002613DA" w:rsidRDefault="002613DA">
      <w:pPr>
        <w:pStyle w:val="CommentText"/>
      </w:pPr>
      <w:r>
        <w:rPr>
          <w:rStyle w:val="CommentReference"/>
        </w:rPr>
        <w:annotationRef/>
      </w:r>
      <w:r>
        <w:t>Get this data</w:t>
      </w:r>
    </w:p>
  </w:comment>
  <w:comment w:id="13" w:author="Dave Bridges" w:date="2016-06-08T16:35:00Z" w:initials="DB">
    <w:p w14:paraId="5A8DF493" w14:textId="6D1DF89A" w:rsidR="007756BC" w:rsidRDefault="007756BC">
      <w:pPr>
        <w:pStyle w:val="CommentText"/>
      </w:pPr>
      <w:r>
        <w:rPr>
          <w:rStyle w:val="CommentReference"/>
        </w:rPr>
        <w:annotationRef/>
      </w:r>
      <w:r>
        <w:t>Need to analyse calorimetry studies,</w:t>
      </w:r>
    </w:p>
  </w:comment>
  <w:comment w:id="14" w:author="Dave Bridges" w:date="2016-06-08T16:16:00Z" w:initials="DB">
    <w:p w14:paraId="3F054A2A" w14:textId="66CD9F03" w:rsidR="00E7425C" w:rsidRDefault="00E7425C">
      <w:pPr>
        <w:pStyle w:val="CommentText"/>
      </w:pPr>
      <w:r>
        <w:rPr>
          <w:rStyle w:val="CommentReference"/>
        </w:rPr>
        <w:annotationRef/>
      </w:r>
      <w:r>
        <w:t>Need effect size and p-value</w:t>
      </w:r>
    </w:p>
  </w:comment>
  <w:comment w:id="15" w:author="Dave Bridges" w:date="2016-06-08T16:22:00Z" w:initials="DB">
    <w:p w14:paraId="29B16BFB" w14:textId="0E49EB60" w:rsidR="00E7425C" w:rsidRDefault="00E7425C">
      <w:pPr>
        <w:pStyle w:val="CommentText"/>
      </w:pPr>
      <w:r>
        <w:rPr>
          <w:rStyle w:val="CommentReference"/>
        </w:rPr>
        <w:annotationRef/>
      </w:r>
      <w:r>
        <w:t>Effect size, p-value</w:t>
      </w:r>
    </w:p>
  </w:comment>
  <w:comment w:id="16" w:author="Dave Bridges" w:date="2016-06-08T16:22:00Z" w:initials="DB">
    <w:p w14:paraId="44D777E6" w14:textId="0DC29426" w:rsidR="00E7425C" w:rsidRDefault="00E7425C">
      <w:pPr>
        <w:pStyle w:val="CommentText"/>
      </w:pPr>
      <w:r>
        <w:rPr>
          <w:rStyle w:val="CommentReference"/>
        </w:rPr>
        <w:annotationRef/>
      </w:r>
      <w:r>
        <w:t>Effect size/p-value</w:t>
      </w:r>
    </w:p>
  </w:comment>
  <w:comment w:id="17" w:author="Dave Bridges" w:date="2016-06-08T16:23:00Z" w:initials="DB">
    <w:p w14:paraId="7CBA2348" w14:textId="499E844B" w:rsidR="00E7425C" w:rsidRDefault="00E7425C">
      <w:pPr>
        <w:pStyle w:val="CommentText"/>
      </w:pPr>
      <w:r>
        <w:rPr>
          <w:rStyle w:val="CommentReference"/>
        </w:rPr>
        <w:annotationRef/>
      </w:r>
      <w:r>
        <w:t>Effect size/p-value</w:t>
      </w:r>
    </w:p>
  </w:comment>
  <w:comment w:id="18" w:author="Dave Bridges" w:date="2016-09-10T23:38:00Z" w:initials="DB">
    <w:p w14:paraId="41F18784" w14:textId="531E4FA6" w:rsidR="0028395B" w:rsidRPr="00B909C6" w:rsidRDefault="0028395B">
      <w:pPr>
        <w:pStyle w:val="CommentText"/>
      </w:pPr>
      <w:r>
        <w:rPr>
          <w:rStyle w:val="CommentReference"/>
        </w:rPr>
        <w:annotationRef/>
      </w:r>
      <w:r>
        <w:t xml:space="preserve">Mention something about ketosis, and upregulation of </w:t>
      </w:r>
      <w:r>
        <w:rPr>
          <w:i/>
        </w:rPr>
        <w:t>Oxct1, Bdh1</w:t>
      </w:r>
      <w:r w:rsidR="00DC211A">
        <w:rPr>
          <w:i/>
        </w:rPr>
        <w:t xml:space="preserve"> </w:t>
      </w:r>
      <w:r w:rsidR="00DC211A">
        <w:t xml:space="preserve">which are involved in ketone body oxidation </w:t>
      </w:r>
      <w:r w:rsidR="00B909C6">
        <w:t xml:space="preserve">as well as </w:t>
      </w:r>
      <w:r w:rsidR="00B909C6">
        <w:rPr>
          <w:i/>
        </w:rPr>
        <w:t>Slc16a1</w:t>
      </w:r>
      <w:r w:rsidR="00461ACE">
        <w:t xml:space="preserve"> </w:t>
      </w:r>
      <w:bookmarkStart w:id="19" w:name="_GoBack"/>
      <w:bookmarkEnd w:id="19"/>
      <w:r w:rsidR="00B909C6">
        <w:t>which is the MCT1 transporter.</w:t>
      </w:r>
    </w:p>
  </w:comment>
  <w:comment w:id="20" w:author="Dave Bridges" w:date="2016-06-21T09:31:00Z" w:initials="DB">
    <w:p w14:paraId="5132E99F" w14:textId="471BA852" w:rsidR="006374B4" w:rsidRDefault="006374B4">
      <w:pPr>
        <w:pStyle w:val="CommentText"/>
      </w:pPr>
      <w:r>
        <w:rPr>
          <w:rStyle w:val="CommentReference"/>
        </w:rPr>
        <w:annotationRef/>
      </w:r>
      <w:r>
        <w:t>Could mention potentially compensatory increases in Stim1 and decreases in Ryr1 and several plasma membrane Ca  TRP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21" w:author="Dave Bridges" w:date="2015-12-18T16:07:00Z" w:initials="DB">
    <w:p w14:paraId="6DC4FAE4" w14:textId="323FC536" w:rsidR="002613DA" w:rsidRDefault="002613DA">
      <w:pPr>
        <w:pStyle w:val="CommentText"/>
      </w:pPr>
      <w:r>
        <w:rPr>
          <w:rStyle w:val="CommentReference"/>
        </w:rPr>
        <w:annotationRef/>
      </w:r>
      <w:r>
        <w:t>Remove if we don’t discuss insulin sensitivity</w:t>
      </w:r>
    </w:p>
  </w:comment>
  <w:comment w:id="22" w:author="Dave Bridges" w:date="2016-06-09T17:14:00Z" w:initials="DB">
    <w:p w14:paraId="766E22E0" w14:textId="6DA49486" w:rsidR="00AF5598" w:rsidRDefault="00AF5598">
      <w:pPr>
        <w:pStyle w:val="CommentText"/>
      </w:pPr>
      <w:r>
        <w:rPr>
          <w:rStyle w:val="CommentReference"/>
        </w:rPr>
        <w:annotationRef/>
      </w:r>
      <w:r>
        <w:t>May need to remove this, if focus isn’t on protein</w:t>
      </w:r>
    </w:p>
  </w:comment>
  <w:comment w:id="23" w:author="Dave Bridges" w:date="2016-06-21T10:02:00Z" w:initials="DB">
    <w:p w14:paraId="19B78ED3" w14:textId="732F190D" w:rsidR="00804E7C" w:rsidRPr="00804E7C" w:rsidRDefault="00804E7C" w:rsidP="00804E7C">
      <w:pPr>
        <w:pStyle w:val="CommentText"/>
      </w:pPr>
      <w:r>
        <w:rPr>
          <w:rStyle w:val="CommentReference"/>
        </w:rPr>
        <w:annotationRef/>
      </w:r>
      <w:r>
        <w:t>May want to incorporate some ideas from this paper on the other pathophysiologies of disrupted Ca homeostasis (UPR etc):</w:t>
      </w:r>
      <w:r>
        <w:br/>
      </w:r>
      <w:r>
        <w:br/>
      </w:r>
      <w:r w:rsidRPr="00804E7C">
        <w:t>Arruda, A.P., Hotamisligil, G.S., 2015. Calcium homeostasis and organelle function in the pathogenesis of obesity and diabetes. Cell Metabolism 22(3): 381–97, Doi: 10.1016/j.cmet.2015.06.010.</w:t>
      </w:r>
    </w:p>
    <w:p w14:paraId="3E1143CE" w14:textId="6FA7C2A5" w:rsidR="00804E7C" w:rsidRDefault="00804E7C">
      <w:pPr>
        <w:pStyle w:val="CommentText"/>
      </w:pPr>
    </w:p>
  </w:comment>
  <w:comment w:id="24"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C5ACF2" w15:done="0"/>
  <w15:commentEx w15:paraId="780C7A5B" w15:done="0"/>
  <w15:commentEx w15:paraId="515A300A" w15:done="0"/>
  <w15:commentEx w15:paraId="2DFC63C7" w15:done="0"/>
  <w15:commentEx w15:paraId="035440B0" w15:done="0"/>
  <w15:commentEx w15:paraId="5273682B" w15:done="0"/>
  <w15:commentEx w15:paraId="050BF58B" w15:done="0"/>
  <w15:commentEx w15:paraId="614455D1" w15:done="0"/>
  <w15:commentEx w15:paraId="55D27F74" w15:done="0"/>
  <w15:commentEx w15:paraId="3850CF62" w15:done="0"/>
  <w15:commentEx w15:paraId="5805DF2D" w15:done="0"/>
  <w15:commentEx w15:paraId="76D50CC8" w15:done="0"/>
  <w15:commentEx w15:paraId="73DF81C3" w15:done="0"/>
  <w15:commentEx w15:paraId="5A8DF493" w15:done="0"/>
  <w15:commentEx w15:paraId="3F054A2A" w15:done="0"/>
  <w15:commentEx w15:paraId="29B16BFB" w15:done="0"/>
  <w15:commentEx w15:paraId="44D777E6" w15:done="0"/>
  <w15:commentEx w15:paraId="7CBA2348" w15:done="0"/>
  <w15:commentEx w15:paraId="41F18784" w15:done="0"/>
  <w15:commentEx w15:paraId="5132E99F" w15:done="0"/>
  <w15:commentEx w15:paraId="6DC4FAE4" w15:done="0"/>
  <w15:commentEx w15:paraId="766E22E0" w15:done="0"/>
  <w15:commentEx w15:paraId="3E1143CE" w15:done="0"/>
  <w15:commentEx w15:paraId="4C23780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6D9579" w14:textId="77777777" w:rsidR="00EE0421" w:rsidRDefault="00EE0421" w:rsidP="00907F04">
      <w:r>
        <w:separator/>
      </w:r>
    </w:p>
  </w:endnote>
  <w:endnote w:type="continuationSeparator" w:id="0">
    <w:p w14:paraId="5F85FD9E" w14:textId="77777777" w:rsidR="00EE0421" w:rsidRDefault="00EE0421"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B4B345" w14:textId="77777777" w:rsidR="00EE0421" w:rsidRDefault="00EE0421" w:rsidP="00907F04">
      <w:r>
        <w:separator/>
      </w:r>
    </w:p>
  </w:footnote>
  <w:footnote w:type="continuationSeparator" w:id="0">
    <w:p w14:paraId="6176A27C" w14:textId="77777777" w:rsidR="00EE0421" w:rsidRDefault="00EE0421"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13A4"/>
    <w:rsid w:val="00002EA6"/>
    <w:rsid w:val="00037C8C"/>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11E04"/>
    <w:rsid w:val="00112FF8"/>
    <w:rsid w:val="0011510C"/>
    <w:rsid w:val="00123A01"/>
    <w:rsid w:val="0014290F"/>
    <w:rsid w:val="001510C9"/>
    <w:rsid w:val="0017194A"/>
    <w:rsid w:val="001736D0"/>
    <w:rsid w:val="00190F17"/>
    <w:rsid w:val="001A6A7C"/>
    <w:rsid w:val="001A7E83"/>
    <w:rsid w:val="001B3936"/>
    <w:rsid w:val="001E0A5E"/>
    <w:rsid w:val="00200537"/>
    <w:rsid w:val="00200D61"/>
    <w:rsid w:val="00205F41"/>
    <w:rsid w:val="00216640"/>
    <w:rsid w:val="00217BA9"/>
    <w:rsid w:val="00221DBF"/>
    <w:rsid w:val="00232F5F"/>
    <w:rsid w:val="0023334D"/>
    <w:rsid w:val="00237F34"/>
    <w:rsid w:val="00245445"/>
    <w:rsid w:val="00250F5B"/>
    <w:rsid w:val="00260872"/>
    <w:rsid w:val="002613DA"/>
    <w:rsid w:val="002638F5"/>
    <w:rsid w:val="002648CF"/>
    <w:rsid w:val="00266DA2"/>
    <w:rsid w:val="00270732"/>
    <w:rsid w:val="00275E69"/>
    <w:rsid w:val="0028395B"/>
    <w:rsid w:val="002A7B4B"/>
    <w:rsid w:val="002B4B3F"/>
    <w:rsid w:val="002B4C32"/>
    <w:rsid w:val="002C7364"/>
    <w:rsid w:val="002D3D11"/>
    <w:rsid w:val="002D65EF"/>
    <w:rsid w:val="002D7887"/>
    <w:rsid w:val="002E25A9"/>
    <w:rsid w:val="002E45D2"/>
    <w:rsid w:val="00303444"/>
    <w:rsid w:val="0032099B"/>
    <w:rsid w:val="00331B56"/>
    <w:rsid w:val="00331F69"/>
    <w:rsid w:val="00334230"/>
    <w:rsid w:val="0033583C"/>
    <w:rsid w:val="003406C3"/>
    <w:rsid w:val="003407C9"/>
    <w:rsid w:val="00344094"/>
    <w:rsid w:val="00353984"/>
    <w:rsid w:val="003669B1"/>
    <w:rsid w:val="00373D35"/>
    <w:rsid w:val="0038762E"/>
    <w:rsid w:val="0039397E"/>
    <w:rsid w:val="00395526"/>
    <w:rsid w:val="0039667E"/>
    <w:rsid w:val="00396BD8"/>
    <w:rsid w:val="003A0720"/>
    <w:rsid w:val="003B6C80"/>
    <w:rsid w:val="003D55EC"/>
    <w:rsid w:val="003E7617"/>
    <w:rsid w:val="003F5BD8"/>
    <w:rsid w:val="003F5FAC"/>
    <w:rsid w:val="003F6A53"/>
    <w:rsid w:val="00403E87"/>
    <w:rsid w:val="00412036"/>
    <w:rsid w:val="00426050"/>
    <w:rsid w:val="00427FDD"/>
    <w:rsid w:val="004344F0"/>
    <w:rsid w:val="00445957"/>
    <w:rsid w:val="0045067A"/>
    <w:rsid w:val="00451202"/>
    <w:rsid w:val="0045120B"/>
    <w:rsid w:val="0045183A"/>
    <w:rsid w:val="004555BE"/>
    <w:rsid w:val="0046122A"/>
    <w:rsid w:val="00461ACE"/>
    <w:rsid w:val="004905D8"/>
    <w:rsid w:val="00496EF3"/>
    <w:rsid w:val="004A2F25"/>
    <w:rsid w:val="004A33CD"/>
    <w:rsid w:val="004B4BBE"/>
    <w:rsid w:val="004C18FC"/>
    <w:rsid w:val="004C281E"/>
    <w:rsid w:val="004C5CD7"/>
    <w:rsid w:val="004C6C48"/>
    <w:rsid w:val="004D0DD4"/>
    <w:rsid w:val="004D4201"/>
    <w:rsid w:val="004D440C"/>
    <w:rsid w:val="004D7062"/>
    <w:rsid w:val="004F062C"/>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D5319"/>
    <w:rsid w:val="005F1E8E"/>
    <w:rsid w:val="00620D72"/>
    <w:rsid w:val="00620F42"/>
    <w:rsid w:val="006374B4"/>
    <w:rsid w:val="00643A13"/>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E82"/>
    <w:rsid w:val="0072553D"/>
    <w:rsid w:val="00730779"/>
    <w:rsid w:val="00731EED"/>
    <w:rsid w:val="00736644"/>
    <w:rsid w:val="00750372"/>
    <w:rsid w:val="00762EF3"/>
    <w:rsid w:val="007756BC"/>
    <w:rsid w:val="00784182"/>
    <w:rsid w:val="00794576"/>
    <w:rsid w:val="007B0A52"/>
    <w:rsid w:val="007B624A"/>
    <w:rsid w:val="007B7AEB"/>
    <w:rsid w:val="007C0FAF"/>
    <w:rsid w:val="007C4F6A"/>
    <w:rsid w:val="007D199B"/>
    <w:rsid w:val="007D1A22"/>
    <w:rsid w:val="007D4121"/>
    <w:rsid w:val="007E574F"/>
    <w:rsid w:val="007F46DE"/>
    <w:rsid w:val="00802891"/>
    <w:rsid w:val="0080402E"/>
    <w:rsid w:val="00804E7C"/>
    <w:rsid w:val="00815FB0"/>
    <w:rsid w:val="00823A14"/>
    <w:rsid w:val="00841CC6"/>
    <w:rsid w:val="00842DEC"/>
    <w:rsid w:val="008437EE"/>
    <w:rsid w:val="008545F6"/>
    <w:rsid w:val="0086281F"/>
    <w:rsid w:val="00864774"/>
    <w:rsid w:val="00864B68"/>
    <w:rsid w:val="00871236"/>
    <w:rsid w:val="00881C69"/>
    <w:rsid w:val="00882B61"/>
    <w:rsid w:val="008947CA"/>
    <w:rsid w:val="008A11B9"/>
    <w:rsid w:val="008A506B"/>
    <w:rsid w:val="008B795B"/>
    <w:rsid w:val="008C44ED"/>
    <w:rsid w:val="008E02A2"/>
    <w:rsid w:val="008E07CF"/>
    <w:rsid w:val="009010AA"/>
    <w:rsid w:val="00901963"/>
    <w:rsid w:val="00907F04"/>
    <w:rsid w:val="00910E93"/>
    <w:rsid w:val="00921CEC"/>
    <w:rsid w:val="009234CA"/>
    <w:rsid w:val="00926840"/>
    <w:rsid w:val="00931A46"/>
    <w:rsid w:val="00940644"/>
    <w:rsid w:val="00944379"/>
    <w:rsid w:val="009452DB"/>
    <w:rsid w:val="00972512"/>
    <w:rsid w:val="00974B1E"/>
    <w:rsid w:val="00980BD7"/>
    <w:rsid w:val="009914DA"/>
    <w:rsid w:val="00991A54"/>
    <w:rsid w:val="00996376"/>
    <w:rsid w:val="009B110D"/>
    <w:rsid w:val="009D0FFE"/>
    <w:rsid w:val="009D1EBE"/>
    <w:rsid w:val="009F47C8"/>
    <w:rsid w:val="00A01F29"/>
    <w:rsid w:val="00A04704"/>
    <w:rsid w:val="00A04A3A"/>
    <w:rsid w:val="00A078F6"/>
    <w:rsid w:val="00A10EEA"/>
    <w:rsid w:val="00A15A7B"/>
    <w:rsid w:val="00A34EF3"/>
    <w:rsid w:val="00A40A23"/>
    <w:rsid w:val="00A526B3"/>
    <w:rsid w:val="00A64165"/>
    <w:rsid w:val="00A77C1A"/>
    <w:rsid w:val="00A84192"/>
    <w:rsid w:val="00A85F86"/>
    <w:rsid w:val="00A86399"/>
    <w:rsid w:val="00A922D2"/>
    <w:rsid w:val="00AB3D88"/>
    <w:rsid w:val="00AC305E"/>
    <w:rsid w:val="00AC53AD"/>
    <w:rsid w:val="00AC73D9"/>
    <w:rsid w:val="00AC7808"/>
    <w:rsid w:val="00AE30D5"/>
    <w:rsid w:val="00AF0847"/>
    <w:rsid w:val="00AF5598"/>
    <w:rsid w:val="00B10A19"/>
    <w:rsid w:val="00B1423F"/>
    <w:rsid w:val="00B20F63"/>
    <w:rsid w:val="00B3409A"/>
    <w:rsid w:val="00B4027F"/>
    <w:rsid w:val="00B4522B"/>
    <w:rsid w:val="00B457C1"/>
    <w:rsid w:val="00B55111"/>
    <w:rsid w:val="00B77490"/>
    <w:rsid w:val="00B80ABE"/>
    <w:rsid w:val="00B83F46"/>
    <w:rsid w:val="00B909C6"/>
    <w:rsid w:val="00B90CD2"/>
    <w:rsid w:val="00B91EDD"/>
    <w:rsid w:val="00B96350"/>
    <w:rsid w:val="00BA3BA0"/>
    <w:rsid w:val="00BC2B3A"/>
    <w:rsid w:val="00BE33EC"/>
    <w:rsid w:val="00BF2F76"/>
    <w:rsid w:val="00C10DEF"/>
    <w:rsid w:val="00C13E13"/>
    <w:rsid w:val="00C4123A"/>
    <w:rsid w:val="00C50D02"/>
    <w:rsid w:val="00C6712D"/>
    <w:rsid w:val="00C868B8"/>
    <w:rsid w:val="00C913F9"/>
    <w:rsid w:val="00CA664B"/>
    <w:rsid w:val="00CB219E"/>
    <w:rsid w:val="00CD1EC4"/>
    <w:rsid w:val="00CE61CD"/>
    <w:rsid w:val="00CE66CE"/>
    <w:rsid w:val="00CE7E88"/>
    <w:rsid w:val="00CF2D53"/>
    <w:rsid w:val="00D011BE"/>
    <w:rsid w:val="00D04DA3"/>
    <w:rsid w:val="00D05FF7"/>
    <w:rsid w:val="00D07027"/>
    <w:rsid w:val="00D07952"/>
    <w:rsid w:val="00D2057A"/>
    <w:rsid w:val="00D300E1"/>
    <w:rsid w:val="00D45DD4"/>
    <w:rsid w:val="00D515A5"/>
    <w:rsid w:val="00D52992"/>
    <w:rsid w:val="00D5799A"/>
    <w:rsid w:val="00D75864"/>
    <w:rsid w:val="00D8601B"/>
    <w:rsid w:val="00D863F7"/>
    <w:rsid w:val="00D95C50"/>
    <w:rsid w:val="00DA21D3"/>
    <w:rsid w:val="00DC211A"/>
    <w:rsid w:val="00DD2A58"/>
    <w:rsid w:val="00DD3F13"/>
    <w:rsid w:val="00DE3A03"/>
    <w:rsid w:val="00E00396"/>
    <w:rsid w:val="00E01C7B"/>
    <w:rsid w:val="00E11C5F"/>
    <w:rsid w:val="00E22913"/>
    <w:rsid w:val="00E2598A"/>
    <w:rsid w:val="00E26D9D"/>
    <w:rsid w:val="00E32EF3"/>
    <w:rsid w:val="00E35E47"/>
    <w:rsid w:val="00E447C3"/>
    <w:rsid w:val="00E522BC"/>
    <w:rsid w:val="00E55F38"/>
    <w:rsid w:val="00E7425C"/>
    <w:rsid w:val="00E83625"/>
    <w:rsid w:val="00E93970"/>
    <w:rsid w:val="00EA6963"/>
    <w:rsid w:val="00EB4395"/>
    <w:rsid w:val="00EB6CB5"/>
    <w:rsid w:val="00EE0421"/>
    <w:rsid w:val="00EE7DA9"/>
    <w:rsid w:val="00F0463F"/>
    <w:rsid w:val="00F07541"/>
    <w:rsid w:val="00F1021D"/>
    <w:rsid w:val="00F10B8B"/>
    <w:rsid w:val="00F311C5"/>
    <w:rsid w:val="00F52887"/>
    <w:rsid w:val="00F57B88"/>
    <w:rsid w:val="00F60DC7"/>
    <w:rsid w:val="00F70CE4"/>
    <w:rsid w:val="00F75ACE"/>
    <w:rsid w:val="00F811D4"/>
    <w:rsid w:val="00F82FCB"/>
    <w:rsid w:val="00F901B5"/>
    <w:rsid w:val="00F94801"/>
    <w:rsid w:val="00F951B7"/>
    <w:rsid w:val="00FA15D0"/>
    <w:rsid w:val="00FB6A44"/>
    <w:rsid w:val="00FD0A14"/>
    <w:rsid w:val="00FD1D50"/>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8</TotalTime>
  <Pages>15</Pages>
  <Words>53309</Words>
  <Characters>303866</Characters>
  <Application>Microsoft Macintosh Word</Application>
  <DocSecurity>0</DocSecurity>
  <Lines>2532</Lines>
  <Paragraphs>712</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Muscle mTORC1 Activation Causes Reduced Adiposity in Mice </vt:lpstr>
      <vt:lpstr>Abstract</vt:lpstr>
      <vt:lpstr>Introduction</vt:lpstr>
      <vt:lpstr>Methods and Materials</vt:lpstr>
      <vt:lpstr>    Animal Husbandry</vt:lpstr>
      <vt:lpstr>    Body Composition and Calorimetry</vt:lpstr>
      <vt:lpstr>    Western Blotting</vt:lpstr>
    </vt:vector>
  </TitlesOfParts>
  <Company>UT-HSC</Company>
  <LinksUpToDate>false</LinksUpToDate>
  <CharactersWithSpaces>356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22</cp:revision>
  <cp:lastPrinted>2016-06-09T20:59:00Z</cp:lastPrinted>
  <dcterms:created xsi:type="dcterms:W3CDTF">2015-07-01T15:40:00Z</dcterms:created>
  <dcterms:modified xsi:type="dcterms:W3CDTF">2016-09-11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